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157E1E" w14:textId="77777777" w:rsidR="00D824E3" w:rsidRPr="00860874" w:rsidRDefault="00D824E3" w:rsidP="00D824E3">
      <w:pPr>
        <w:rPr>
          <w:rFonts w:ascii="Times New Roman" w:eastAsia="Times New Roman" w:hAnsi="Times New Roman" w:cs="Times New Roman"/>
          <w:b/>
          <w:sz w:val="30"/>
          <w:szCs w:val="30"/>
        </w:rPr>
      </w:pPr>
      <w:r w:rsidRPr="00860874">
        <w:rPr>
          <w:rFonts w:ascii="Times New Roman" w:eastAsia="Times New Roman" w:hAnsi="Times New Roman" w:cs="Times New Roman"/>
          <w:b/>
          <w:sz w:val="30"/>
          <w:szCs w:val="30"/>
        </w:rPr>
        <w:t>CUTS</w:t>
      </w:r>
    </w:p>
    <w:p w14:paraId="6D9423E8"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spen also responds readily to canopy opening disturbances such as wildfire or coppice silviculture, providing critical forest resilience especially in regions where conifer regeneration is lacking due to compound disturbanc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LFlkbjtB","properties":{"formattedCitation":"(Andrus et al., 2021; W. D. Shepperd et al., 2015)","plainCitation":"(Andrus et al., 2021; W. D. Shepperd et al., 2015)","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ndrus et al., 2021;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67326168"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mulated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Z24b3lzb","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pJ04mfF","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12CFC2CD"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expansion of deciduous forest species, which are associated with less flammable fuel profiles, has been proposed as one unique solution for reducing wildfire hazard without completely removing fuel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QNUVcHR","properties":{"formattedCitation":"(Fechner &amp; Barrows, 1976; Girardin &amp; Terrier, 2015; Nesbit et al., 2023)","plainCitation":"(Fechner &amp; Barrows, 1976; Girardin &amp; Terrier, 2015; Nesbit et al., 2023)","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Fechner &amp; Barrows, 1976; Girardin &amp; Terrier, 2015; 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In particular,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hich is the most widely distributed tree species in North America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kHJ8sdld","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potentially fire-moderating traits such as lower canopy bulk density, higher canopy base height, and greater leaf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kMO3ZGkW","properties":{"formattedCitation":"(DeByle &amp; Winokur, 1985; W. Shepperd, 1990; Shinneman et al., 2013)","plainCitation":"(DeByle &amp; Winokur, 1985; W.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label":"page"},{"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Byle &amp; Winokur, 1985; W.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ulated potential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B5yyyZYG","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BgwdzouQ","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addition, responding to canopy-opening events like wildfire, aspen are often the first to colonize disturbed areas, providing crucial forest resilience in post-fire landsca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Gp5i2ZVT","properties":{"formattedCitation":"(Bartos, 2001; Landh\\uc0\\u228{}usser et al., 2010; W. D. Shepperd et al., 2015)","plainCitation":"(Bartos, 2001; Landhäusser et al., 2010; W. D. Shepperd et al., 2015)","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szCs w:val="24"/>
          <w:lang w:val="en-US"/>
        </w:rPr>
        <w:t>(Bartos, 2001; Landhäusser et al., 2010;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ith these fire-moderating traits, may offer a natural buffer to extreme fire behavior and post-fire ecosystem impacts. However, there remains a knowledge gap between desired management outcomes and scientific understanding of how, when, and where aspen forests moderate fire behavior, especially relative to forest composition and structure characteristics at regional-to-continental scal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TemgOWm","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Still fewer studies have been conducted in the Southern Rockies, where quaking aspen is overwhelmingly the dominant deciduous forest type.</w:t>
      </w:r>
    </w:p>
    <w:p w14:paraId="4770FB27" w14:textId="77777777" w:rsidR="00D824E3" w:rsidRPr="00860874" w:rsidRDefault="005B6665" w:rsidP="00D824E3">
      <w:pPr>
        <w:spacing w:before="120" w:after="120"/>
        <w:rPr>
          <w:rFonts w:ascii="Times New Roman" w:eastAsia="Times New Roman" w:hAnsi="Times New Roman" w:cs="Times New Roman"/>
        </w:rPr>
      </w:pPr>
      <w:r w:rsidRPr="005B6665">
        <w:rPr>
          <w:rFonts w:ascii="Times New Roman" w:hAnsi="Times New Roman" w:cs="Times New Roman"/>
          <w:noProof/>
          <w14:ligatures w14:val="standardContextual"/>
        </w:rPr>
        <w:pict w14:anchorId="260E9627">
          <v:rect id="_x0000_i1026" alt="" style="width:468pt;height:.05pt;mso-width-percent:0;mso-height-percent:0;mso-width-percent:0;mso-height-percent:0" o:hralign="center" o:hrstd="t" o:hr="t" fillcolor="#a0a0a0" stroked="f"/>
        </w:pict>
      </w:r>
    </w:p>
    <w:p w14:paraId="545FE859"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the Southern Rockies, forest types generally follow distinct fire regime characteristics that are tied to climate, dominant species, elevation, and fuel condition, and are often defined based on the frequency, intensity, and severity characteristic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EklMuYa","properties":{"formattedCitation":"(Schoennagel et al., 2004; Tepley et al., 2018)","plainCitation":"(Schoennagel et al., 2004; Tepley et al., 2018)","noteIndex":0},"citationItems":[{"id":3931,"uris":["http://zotero.org/users/5904228/items/IIVX4JKJ"],"itemData":{"id":3931,"type":"article-journal","abstract":"Understanding the relative influence of fuels and climate on wildfires across the Rocky Mountains is necessary to predict how fires may respond to a changing climate and to define effective fuel management approaches to controlling wildfire in this increasingly populated region. The idea that decades of fire suppression have promoted unnatural fuel accumulation and subsequent unprecedentedly large, severe wildfires across western forests has been developed primarily from studies of dry ponderosa pine forests. However, this model is being applied uncritically across Rocky Mountain forests (e.g., in the Healthy Forests Restoration Act). We synthesize current research and summarize lessons learned from recent large wildfires (the Yellowstone, Rodeo-Chediski, and Hayman fires), which represent case studies of the potential effectiveness of fuel reduction across a range of major forest types. A “one size fits all” approach to reducing wildfire hazards in the Rocky Mountain region is unlikely to be effective and may produce collateral damage in some places.","container-title":"BioScience","DOI":"10.1641/0006-3568(2004)054[0661:TIOFFA]2.0.CO;2","ISSN":"0006-3568","issue":"7","journalAbbreviation":"BioScience","page":"661-676","source":"Silverchair","title":"The Interaction of Fire, Fuels, and Climate across Rocky Mountain Forests","volume":"54","author":[{"family":"Schoennagel","given":"Tania"},{"family":"Veblen","given":"Thomas T."},{"family":"Romme","given":"William H."}],"issued":{"date-parts":[["2004",7,1]]}}},{"id":1695,"uris":["http://zotero.org/users/5904228/items/BXCG3DH9"],"itemData":{"id":1695,"type":"article-journal","abstract":"In the context of ongoing climatic warming, forest landscapes face increasing risk of conversion to non-forest vegetation through alteration of their fire regimes and their post-fire recovery dynamics. However, this pressure could be amplified or dampened, depending on how fire-driven changes to vegetation feed back to alter the extent or behaviour of subsequent fires. Here we develop a mathematical model to formalize understanding of how fire–vegetation feedbacks and the time to forest recovery following high-severity (i.e. stand-replacing) fire affect the extent and stability of forest cover across landscapes facing altered fire regimes. We evaluate responses to increasing burn rates while varying the direction (negative vs. positive) of fire–vegetation feedbacks under a continuum of values for feedback strength and post-fire recovery time. In doing so, we determine how interactions among these variables produce thresholds and tipping points in landscape responses to changing fire regimes. Where the early-seral vegetation was less fire-prone than older forests, negative feedbacks limited the reductions in forest cover in response to higher fire frequency or slower forest recovery. By contrast, positive feedbacks (more flammable early-seral vegetation) produced a tipping point beyond which increases in burn rates or a slowing of forest recovery drove extensive forest loss. With negative feedbacks, the rates of forest loss and expansion in response to variation in fire frequency were similar. However, where feedbacks were positive, the conversion from predominantly forested to non-forested conditions in response to increasing fire frequency was faster than the re-expansion of forest cover following a return to the initial burn rate. Strengthening the positive feedbacks increased this asymmetry. Synthesis. Our analyses elucidate how fire–vegetation feedbacks and post-fire recovery rates interact to affect the trajectories and rates of landscape response to altered fire regimes. We illustrate the vulnerability of ecosystems with positive fire–vegetation feedbacks to climate change-driven increases in fire activity, especially where post-fire recovery is slow. Although negative feedbacks initially provide resistance to forest loss with increasing burn rates, this resistance is eventually overwhelmed with sufficient increases to burn rates relative to recovery times.","container-title":"Journal of Ecology","DOI":"10.1111/1365-2745.12950","ISSN":"1365-2745","issue":"5","language":"en","note":"_eprint: https://onlinelibrary.wiley.com/doi/pdf/10.1111/1365-2745.12950","page":"1925-1940","source":"Wiley Online Library","title":"Influences of fire–vegetation feedbacks and post-fire recovery rates on forest landscape vulnerability to altered fire regimes","volume":"106","author":[{"family":"Tepley","given":"Alan J."},{"family":"Thomann","given":"Enrique"},{"family":"Veblen","given":"Thomas T."},{"family":"Perry","given":"George L. W."},{"family":"Holz","given":"Andrés"},{"family":"Paritsis","given":"Juan"},{"family":"Kitzberger","given":"Thomas"},{"family":"Anderson-Teixeira","given":"Kristina J."}],"issued":{"date-parts":[["2018"]]}}}],"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choennagel et al., 2004; Tepley et al., 2018)</w:t>
      </w:r>
      <w:r w:rsidRPr="00860874">
        <w:rPr>
          <w:rFonts w:ascii="Times New Roman" w:hAnsi="Times New Roman" w:cs="Times New Roman"/>
        </w:rPr>
        <w:fldChar w:fldCharType="end"/>
      </w:r>
      <w:r w:rsidRPr="00860874">
        <w:rPr>
          <w:rFonts w:ascii="Times New Roman" w:eastAsia="Times New Roman" w:hAnsi="Times New Roman" w:cs="Times New Roman"/>
        </w:rPr>
        <w:t>. For example, low elevation pPonderosa pine forests in the Southern Rockies are often defined as having historically high frequency, low intensity/severity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although this dynamic has been altered by a century of fire suppression, changing fire weather conditions, and increased development of the Wildland Urban Interface (WUI) (</w:t>
      </w:r>
      <w:r w:rsidRPr="00860874">
        <w:rPr>
          <w:rFonts w:ascii="Times New Roman" w:eastAsia="Times New Roman" w:hAnsi="Times New Roman" w:cs="Times New Roman"/>
          <w:i/>
        </w:rPr>
        <w:t>refs</w:t>
      </w:r>
      <w:r w:rsidRPr="00860874">
        <w:rPr>
          <w:rFonts w:ascii="Times New Roman" w:eastAsia="Times New Roman" w:hAnsi="Times New Roman" w:cs="Times New Roman"/>
        </w:rPr>
        <w:t xml:space="preserve">). Conversely, high-elevation lodgepole pine and or subalpine spruce-fir forests are typified by low frequency, high intensity/severity wildfire, often as stand-replacing even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R6ITiXSP","properties":{"formattedCitation":"(Sibold et al., 2006)","plainCitation":"(Sibold et al., 2006)","noteIndex":0},"citationItems":[{"id":4740,"uris":["http://zotero.org/users/5904228/items/DLESRW26"],"itemData":{"id":4740,"type":"article-journal","abstract":"Aim The historical variability of fire regimes must be understood in the context of drivers of the occurrence of fire operating at a range of spatial scales from local site conditions to broad-scale climatic variation. In the present study we examine fire history and variations in the fire regime at multiple spatial and temporal scales for subalpine forests of Engelmann spruce–subalpine fir (Picea engelmannii, Abies lasiocarpa) and lodgepole pine (Pinus contorta) of the southern Rocky Mountains. Location The study area is the subalpine zone of spruce–fir and lodgepole pine forests in the southern sector of Rocky Mountain National Park (ROMO), Colorado, USA, which straddles the continental divide of the northern Colorado Front Range (40°20′ N and 105°40′ W). Methods We used a combination of dendroecological and Geographic Information System methods to reconstruct fire history, including fire year, severity and extent at the forest patch level, for c. 30,000 ha of subalpine forest. We aggregated fire history information at appropriate spatial scales to test for drivers of the fire regime at local, meso, and regional scales. Results The fire histories covered c. 30,000 ha of forest and were based on a total of 676 partial cross-sections of fire-scarred trees and 6152 tree-core age samples. The subalpine forest fire regime of ROMO is dominated by infrequent, extensive, stand-replacing fire events, whereas surface fires affected only 1–3% of the forested area. Main conclusions Local-scale influences on fire regimes are reflected by differences in the relative proportions of stands of different ages between the lodgepole pine and spruce–fir forest types. Lodgepole pine stands all originated following fires in the last 400 years; in contrast, large areas of spruce–fir forests consisted of stands not affected by fire in the past 400 years. Meso-scale influences on fire regimes are reflected by fewer but larger fires on the west vs. east side of the continental divide. These differences appear to be explained by less frequent and severe drought on the west side, and by the spread of fires from lower-elevation mixed-conifer montane forests on the east side. Regional-scale climatic variation is the primary driver of infrequent, large fire events, but its effects are modulated by local- and meso-scale abiotic and biotic factors. The low incidence of fire during the period of fire-suppression policy in the twentieth century is not unique in comparison with the previous 300 years of fire history. There is no evidence that fire suppression has resulted in either the fire regime or current forest conditions being outside their historic ranges of variability during the past 400 years. Furthermore, in the context of fuel treatments to reduce fire hazard, regardless of restoration goals, the association of extremely large and severe fires with infrequent and exceptional drought calls into question the future effectiveness of tree thinning to mitigate fire hazard in the subalpine zone.","container-title":"Journal of Biogeography","DOI":"10.1111/j.1365-2699.2005.01404.x","ISSN":"1365-2699","issue":"4","language":"en","note":"_eprint: https://onlinelibrary.wiley.com/doi/pdf/10.1111/j.1365-2699.2005.01404.x","page":"631-647","source":"Wiley Online Library","title":"Spatial and temporal variation in historic fire regimes in subalpine forests across the Colorado Front Range in Rocky Mountain National Park, Colorado, USA","volume":"33","author":[{"family":"Sibold","given":"Jason S."},{"family":"Veblen","given":"Thomas T."},{"family":"González","given":"Mauro E."}],"issued":{"date-parts":[["2006"]]}}}],"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ibold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e case of aspen, which co-exists with nearly all major forest types of the Southern Rockies across elevation ranges and site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Cz0mzJU","properties":{"formattedCitation":"(Bartos, 2001; Kulakowski et al., 2013; Landh\\uc0\\u228{}usser et al., 2010)","plainCitation":"(Bartos, 2001; Kulakowski et al., 2013; Landhäusser et al., 2010)","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1662,"uris":["http://zotero.org/users/5904228/items/AKVQGYGN"],"itemData":{"id":1662,"type":"article-journal","abstract":"Quaking aspen (Populus tremuloides Michx.) is one of the most important tree species in the western United States due to its role in biodiversity, tourism, and other ecological and aesthetic values. This paper provides an overview of the drivers of long-term aspen cover change in the western US and how these drivers operate on diverse spatial and temporal scales. There has been substantial concern that aspen has been declining in the western US, but trends of aspen persistence vary both geographically and temporally. One important goal for future research is to better understand long-term and broad-scale changes in aspen cover across its range. Inferences about aspen dynamics are contingent on the spatial and temporal scales of inquiry, thus differences in scope and design among studies partly explain variation among conclusions. For example, major aspen decline has been noted when the spatial scale of inquiry is relatively small and the temporal scale of inquiry is relatively short. Thus, it is important to consider the scale of research when addressing aspen dynamics. Successional replacement of aspen by conifer species is most pronounced in systems shaped by long fire intervals and can thus be seen as part of a normal, long-term fluctuation in forest composition. Aspen decline was initially reported primarily at the margins of aspen’s distribution, but may be becoming more ubiquitous due to the direct effects of climate (e.g. drought). In contrast, the indirect effects of recent climate (e.g. forest fires, bark beetle outbreaks, and compounded disturbances) appear to favor aspen and may facilitate expansion of this forest type. Thus, future aspen trends are likely to depend on the net result of the direct and indirect effects of altered climate.","collection-title":"Resilience in Quaking Aspen: restoring ecosystem processes through applied science","container-title":"Forest Ecology and Management","DOI":"10.1016/j.foreco.2013.01.004","ISSN":"0378-1127","journalAbbreviation":"Forest Ecology and Management","language":"en","page":"52-59","source":"ScienceDirect","title":"Long-term aspen cover change in the western US","volume":"299","author":[{"family":"Kulakowski","given":"Dominik"},{"family":"Kaye","given":"Margot W."},{"family":"Kashian","given":"Daniel M."}],"issued":{"date-parts":[["2013",7,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szCs w:val="24"/>
          <w:lang w:val="en-US"/>
        </w:rPr>
        <w:t>(Bartos, 2001; Kulakowski et al., 2013; Landhäusser et al., 2010)</w:t>
      </w:r>
      <w:r w:rsidRPr="00860874">
        <w:rPr>
          <w:rFonts w:ascii="Times New Roman" w:hAnsi="Times New Roman" w:cs="Times New Roman"/>
        </w:rPr>
        <w:fldChar w:fldCharType="end"/>
      </w:r>
      <w:r w:rsidRPr="00860874">
        <w:rPr>
          <w:rFonts w:ascii="Times New Roman" w:eastAsia="Times New Roman" w:hAnsi="Times New Roman" w:cs="Times New Roman"/>
        </w:rPr>
        <w:t>, fire activity is driven by functional typ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seral or stable), stand structure, and tree ag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v1hVwT6C","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Where aspen persists in seral types, or having a conifer component, fire activity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frequency, behavior) is generally higher than in stable or pure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JLMsVGPQ","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aspen are generally considered “fire-resistantresilient” because of their moderating effects </w:t>
      </w:r>
      <w:r w:rsidRPr="00860874">
        <w:rPr>
          <w:rFonts w:ascii="Times New Roman" w:eastAsia="Times New Roman" w:hAnsi="Times New Roman" w:cs="Times New Roman"/>
        </w:rPr>
        <w:lastRenderedPageBreak/>
        <w:t>on fire behavior and prolific response in post-fire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ey </w:t>
      </w:r>
      <w:r w:rsidRPr="00860874">
        <w:rPr>
          <w:rFonts w:ascii="Times New Roman" w:eastAsia="Times New Roman" w:hAnsi="Times New Roman" w:cs="Times New Roman"/>
          <w:i/>
        </w:rPr>
        <w:t>will burn</w:t>
      </w:r>
      <w:r w:rsidRPr="00860874">
        <w:rPr>
          <w:rFonts w:ascii="Times New Roman" w:eastAsia="Times New Roman" w:hAnsi="Times New Roman" w:cs="Times New Roman"/>
        </w:rPr>
        <w:t xml:space="preserve"> under the right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U9LmgDPf","properties":{"formattedCitation":"(Alexander, 2010; DeRose &amp; Leffler, 2014)","plainCitation":"(Alexander, 2010; DeRose &amp; Leffler, 2014)","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 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The composition and structure of aspen stands and the conditions (e.g., fire weather, fuel moisture, topography) under which fires are burning likely have a profound effect on observed fire behavior, especially relative to co-occurring major forest types in the Southern Rockies. However, studies elucidating these relationships on observed fire behavior are severely limited, in part due to the lack of during-fire measurements of fire behavior. The widespread availability of remote sensing data before, during, and after a wildfire event presents an opportunity to address this need by relating satellite-derived metrics of fire intensity and severity to forest characteristics, fire weather, and landscape conditions.</w:t>
      </w:r>
    </w:p>
    <w:p w14:paraId="7E618EB9"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atellite remote sensing has been widely applied to study fire regime characteristics, active fire behavior, and post-fire impac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o70nlhns","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ctive fire detection has become a crucial tool for fire managers and researchers to detect, monitor, and assess global fire activity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LHkHrFX","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ggregation of active fire pixels has been used to delineate fire events and recreate daily fire progression maps, providing crucial data to understand the drivers of fire growth patterns and changes in fire regimes </w:t>
      </w:r>
      <w:r w:rsidRPr="00860874">
        <w:rPr>
          <w:rFonts w:ascii="Times New Roman" w:hAnsi="Times New Roman" w:cs="Times New Roman"/>
        </w:rPr>
        <w:fldChar w:fldCharType="begin"/>
      </w:r>
      <w:r>
        <w:rPr>
          <w:rFonts w:ascii="Times New Roman" w:hAnsi="Times New Roman" w:cs="Times New Roman"/>
        </w:rPr>
        <w:instrText xml:space="preserve"> ADDIN ZOTERO_ITEM CSL_CITATION {"citationID":"8Y1X5aCB","properties":{"formattedCitation":"(Balch et al., 2020b, 2024; Coop et al., 2022; Parks, 2014; Scholten et al., 2024)","plainCitation":"(Balch et al., 2020b, 2024; Coop et al., 2022; Parks, 2014; Scholten et al., 2024)","noteIndex":0},"citationItems":[{"id":"vQm4prsQ/NP8XmRh7","uris":["http://zotero.org/users/5904228/items/FY8QFLYK"],"itemData":{"id":"2BaHm6tt/mTD4iKzC","type":"article-journal","container-title":"Remote Sensing","DOI":"10.3390/rs12213498","issue":"21","language":"en","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id":3975,"uris":["http://zotero.org/users/5904228/items/4TCY9U7A"],"itemData":{"id":3975,"type":"article-journal","abstract":"Aim Wildfire activity in recent years is notable not only for an expansion of total area burned but also for large, single-day fire spread events that pose challenges to ecological systems and human communities. Our objectives were to gain new insight into the relationships between extreme single-day fire spread events, annual area burned, and fire season climate and to predict changes under future warming. Location Fire-prone regions of the western USA. Time period 2002–2020; a future +2°C scenario. Methods We used a satellite-derived dataset of daily fire spread events and gridded climate data to assess relationships between extreme single-day fire spread events, annual area burned, and fire season maximum temperature, climate moisture deficit, and vapour pressure deficit. We then developed models to predict fire activity under a 2°C warming scenario. Results Extreme single-day fire spread events &gt;1,100 ha (the top 16%, &gt;1 SD) accounted for 70% of the cumulative area burned over the period of analysis. The variation in annual area burned was closely tied to the number and mean size of spread events and distributional skewness towards more large events. For example, we identified 441 extreme events in 2020 that together burned 2.2 million ha across our study area, in contrast to an average of 168 per year that burned 0.5 million ha annually between 2002 and 2019. Fire season climate variables were correlated with the annual number of extreme events and area burned. Our models predicted that the annual number of extreme fire spread events more than double under a 2°C warming scenario, with an attendant doubling in the area burned. Conclusions Exceptional fire seasons like 2020 will become more likely, and wildfire activity under future extremes is predicted to exceed anything yet witnessed. Safeguarding human communities and supporting resilient ecosystems will require new lines of scientific inquiry, new land management approaches and accelerated climate mitigation efforts.","container-title":"Global Ecology and Biogeography","DOI":"10.1111/geb.13496","ISSN":"1466-8238","issue":"10","language":"en","license":"© 2022 The Authors. Global Ecology and Biogeography published by John Wiley &amp; Sons Ltd.","note":"_eprint: https://onlinelibrary.wiley.com/doi/pdf/10.1111/geb.13496","page":"1949-1959","source":"Wiley Online Library","title":"Extreme fire spread events and area burned under recent and future climate in the western USA","volume":"31","author":[{"family":"Coop","given":"Jonathan D."},{"family":"Parks","given":"Sean A."},{"family":"Stevens-Rumann","given":"Camille S."},{"family":"Ritter","given":"Scott M."},{"family":"Hoffman","given":"Chad M."}],"issued":{"date-parts":[["2022"]]}}},{"id":6028,"uris":["http://zotero.org/users/5904228/items/4QUUQL2A"],"itemData":{"id":6028,"type":"article-journal","abstract":"Evaluating the influence of observed daily weather on observed fire-related effects (e.g. smoke production, carbon emissions and burn severity) often involves knowing exactly what day any given area has burned. As such, several studies have used fire progression maps – in which the perimeter of an actively burning fire is mapped at a fairly high temporal resolution – or MODIS satellite data to determine the day-of-burning, thereby allowing an evaluation of the influence of daily weather. However, fire progression maps have many caveats, the most substantial being that they are rarely mapped on a daily basis and may not be available in remote locations. Although MODIS fire detection data provide an alternative due to its global coverage and high temporal resolution, its coarse spatial resolution (1km2) often requires that it be downscaled. An objective evaluation of how to best downscale, or interpolate, MODIS fire detection data is necessary. I evaluated 10 spatial interpolation techniques on 21 fires by comparing the day-of-burning as estimated with spatial interpolation of MODIS fire detection data to the day-of-burning that was recorded in fire progression maps. The day-of-burning maps generated with the best performing interpolation technique showed reasonably high quantitative and qualitative agreement with fire progression maps. Consequently, the methods described in this paper provide a viable option for producing day-of-burning data where fire progression maps are of poor quality or unavailable.","container-title":"International Journal of Wildland Fire","DOI":"10.1071/WF13138","ISSN":"1448-5516","issue":"2","journalAbbreviation":"Int. J. Wildland Fire","language":"en","note":"publisher: CSIRO PUBLISHING","page":"215-223","source":"www-publish-csiro-au.colorado.idm.oclc.org","title":"Mapping day-of-burning with coarse-resolution satellite fire-detection data","volume":"23","author":[{"family":"Parks","given":"Sean A."}],"issued":{"date-parts":[["2014",2,3]]}}},{"id":6103,"uris":["http://zotero.org/users/5904228/items/L924J9MF","http://zotero.org/users/5904228/items/H7VLC2UV"],"itemData":{"id":6103,"type":"article-journal","abstract":"Wildfire activity in Arctic and boreal regions is rapidly increasing, with severe consequences for climate and human health. Regional long-term variations in fire frequency and intensity characterize fire regimes. The spatial variability in Arctic–boreal fire regimes and their environmental and anthropogenic drivers, however, remain poorly understood. Here we present a fire tracking system to map the sub-daily evolution of all circumpolar Arctic–boreal fires between 2012 and 2023 using 375 m Visible Infrared Imaging Radiometer Suite active fire detections and the resulting dataset of the ignition time, location, size, duration, spread and intensity of individual fires. We use this dataset to classify the Arctic–boreal biomes into seven distinct ‘pyroregions’ with unique climatic and geographic environments. We find that these pyroregions exhibit varying responses to environmental drivers, with boreal North America, eastern Siberia and northern tundra regions showing the highest sensitivity to climate and lightning density. In addition, anthropogenic factors play an important role in influencing fire number and size, interacting with other factors. Understanding the spatial variability of fire regimes and its interconnected drivers in the Arctic–boreal domain is important for improving future predictions of fire activity and identifying areas at risk for extreme events.","container-title":"Nature Geoscience","DOI":"10.1038/s41561-024-01505-2","ISSN":"1752-0908","issue":"9","journalAbbreviation":"Nat. Geosci.","language":"en","license":"2024 The Author(s)","note":"publisher: Nature Publishing Group","page":"866-873","source":"www-nature-com.colorado.idm.oclc.org","title":"Spatial variability in Arctic–boreal fire regimes influenced by environmental and human factors","volume":"17","author":[{"family":"Scholten","given":"Rebecca C."},{"family":"Veraverbeke","given":"Sander"},{"family":"Chen","given":"Yang"},{"family":"Randerson","given":"James T."}],"issued":{"date-parts":[["2024",9]]}}}],"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Balch et al., 2020b, 2024; Coop et al., 2022; Parks, 2014; Scholten et al., 2024)</w:t>
      </w:r>
      <w:r w:rsidRPr="00860874">
        <w:rPr>
          <w:rFonts w:ascii="Times New Roman" w:hAnsi="Times New Roman" w:cs="Times New Roman"/>
        </w:rPr>
        <w:fldChar w:fldCharType="end"/>
      </w:r>
      <w:r w:rsidRPr="00860874">
        <w:rPr>
          <w:rFonts w:ascii="Times New Roman" w:eastAsia="Times New Roman" w:hAnsi="Times New Roman" w:cs="Times New Roman"/>
        </w:rPr>
        <w:t>. Where moderate resolution optical imagery is considered, spectral channels in the mid-infrared (MIR; 4 µm) are sensitive to actively burning fires, capturing a majority of the radiometric energy released by both cool/smoldering (450-850 K) and hot/active (800-1200 K) fir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Measurements in this spectral range are also highly correlated with the rate of biomass consumption per unit tim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AmcAUZz4","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03xSinK4","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00860874">
        <w:rPr>
          <w:rFonts w:ascii="Cambria Math" w:hAnsi="Cambria Math" w:cs="Cambria Math"/>
        </w:rPr>
        <w:instrText>∼</w:instrText>
      </w:r>
      <w:r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saVDpWdJ","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yGxW8vVh","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GP2R53c","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vtXRNCHB","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Despite this growing body of work, satellite-derived FRP has thus far been understudied as it relates to forest composition, fire weather, and landscape factors, especially in the Southern Rockies. </w:t>
      </w:r>
    </w:p>
    <w:p w14:paraId="7FAD3ABA"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studies relating vegetation type to fire intensity may be limited, remote sensing has been widely applied for decades to map and characterize burn severity in post-fire assessments. Severity is a measure of ecosystem impacts and is often characterized by the loss of organic matter on the landsca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IqnOFVIe","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Measurements of fire severity from satellite remote sensing have been applied widely to understand fire effects to ecosystems (</w:t>
      </w:r>
      <w:r w:rsidRPr="00860874">
        <w:rPr>
          <w:rFonts w:ascii="Times New Roman" w:eastAsia="Times New Roman" w:hAnsi="Times New Roman" w:cs="Times New Roman"/>
          <w:i/>
        </w:rPr>
        <w:t>ref</w:t>
      </w:r>
      <w:r w:rsidRPr="00860874">
        <w:rPr>
          <w:rFonts w:ascii="Times New Roman" w:eastAsia="Times New Roman" w:hAnsi="Times New Roman" w:cs="Times New Roman"/>
        </w:rPr>
        <w:t>), effectiveness of fuels treatments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post-fire vegetation trajectori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Satellite-derived fire severity metrics such as the difference normalized burn ratio (dNBR) use the spectral differences between pre- and post-fire multispectral imagery and have been shown to correlate strongly with field-based measuremen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PPYj7ar6","properties":{"formattedCitation":"(Roy et al., 2006)","plainCitation":"(Roy et al., 2006)","noteIndex":0},"citationItems":[{"id":4069,"uris":["http://zotero.org/users/5904228/items/WN82BU64"],"itemData":{"id":4069,"type":"article-journal","abstract":"Several studies have used satellite data to map different levels of fire severity present within burned areas. Increasingly, fire severity has been estimated using a spectral index called the normalized burn ratio (NBR). This letter assesses the performance of the NBR against ideal requirements of a spectral index designed to measure fire severity. According to index theory, the NBR would be optimal for quantifying fire severity if the trajectory in spectral feature space caused by different levels of severity occurred perpendicular to the NBR isolines. We assess how well NBR meets this condition using reflectance data sensed before and shortly after fires in the South African savanna, Australian savanna, Russian Federation boreal forest, and South American tropical forest. Although previous studies report high correlation between fire severity measured in the field- and satellite-derived NBR, our results do not provide evidence that the performance of the NBR is optimal in describing fire severity shortly after fire occurrence. Spectral displacements due to burning occur in numerous directions relative to the NBR index isolines, suggesting that the NBR may not be primarily and consistently sensitive to fire severity. Findings suggest that the development of the next generation of methods to estimate fire severity remotely should incorporate knowledge of how fires of different severity displace the position of prefire vegetation in multispectral space.","container-title":"IEEE Geoscience and Remote Sensing Letters","DOI":"10.1109/LGRS.2005.858485","ISSN":"1558-0571","issue":"1","note":"event-title: IEEE Geoscience and Remote Sensing Letters","page":"112-116","source":"IEEE Xplore","title":"Remote sensing of fire severity: assessing the performance of the normalized burn ratio","title-short":"Remote sensing of fire severity","volume":"3","author":[{"family":"Roy","given":"D.P."},{"family":"Boschetti","given":"L."},{"family":"Trigg","given":"S.N."}],"issued":{"date-parts":[["2006",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y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ese metrics often use non-standardized units and can be difficult to interpret across different biomes and vegetation ty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LYQzZxom","properties":{"formattedCitation":"(Morgan et al., 2014; Parks et al., 2019a)","plainCitation":"(Morgan et al., 2014; Parks et al., 2019a)","noteIndex":0},"citationItems":[{"id":4071,"uris":["http://zotero.org/users/5904228/items/WYDJXDWK"],"itemData":{"id":4071,"type":"article-journal","abstract":"Comprehensive assessment of ecological change after fires have burned forests and rangelands is important if we are to understand, predict and measure fire effects. We highlight the challenges in effective assessment of fire and burn severity in the field and using both remote sensing and simulation models. We draw on diverse recent research for guidance on assessing fire effects on vegetation and soil using field methods, remote sensing and models. We suggest that instead of collapsing many diverse, complex and interacting fire effects into a single severity index, the effects of fire should be directly measured and then integrated into severity index keys specifically designed for objective severity assessment. Using soil burn severity measures as examples, we highlight best practices for selecting imagery, designing an index, determining timing and deciding what to measure, emphasising continuous variables measureable in the field and from remote sensing. We also urge the development of a severity field assessment database and research to further our understanding of causal mechanisms linking fire and burn severity to conditions before and during fires to support improved models linking fire behaviour and severity and for forecasting effects of future fires.","container-title":"International Journal of Wildland Fire","DOI":"10.1071/WF13058","ISSN":"1448-5516","issue":"8","journalAbbreviation":"Int. J. Wildland Fire","language":"en","note":"publisher: CSIRO PUBLISHING","page":"1045-1060","source":"www-publish-csiro-au.colorado.idm.oclc.org","title":"Challenges of assessing fire and burn severity using field measures, remote sensing and modelling","volume":"23","author":[{"family":"Morgan","given":"Penelope"},{"family":"Keane","given":"Robert E."},{"family":"Dillon","given":"Gregory K."},{"family":"Jain","given":"Theresa B."},{"family":"Hudak","given":"Andrew T."},{"family":"Karau","given":"Eva C."},{"family":"Sikkink","given":"Pamela G."},{"family":"Holden","given":"Zachary A."},{"family":"Strand","given":"Eva K."}],"issued":{"date-parts":[["2014",11,25]]}}},{"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Morgan et al., 2014; Parks et al., 2019a)</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New satellite-derived severity metrics, such as the composite burn index (CBI), has recently been developed to link field-based measurements of CBI to Landsat imagery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sr9xddX","properties":{"formattedCitation":"(Parks et al., 2019b)","plainCitation":"(Parks et al., 2019b)","noteIndex":0},"citationItems":[{"id":1268,"uris":["http://zotero.org/groups/4435832/items/VQEU7FE4"],"itemData":{"id":1268,"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Parks et al., 2019b)</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CBI provides an ecologically-relevant and standardized measurement of fire severity which can improve comparisons made between fire events of different biomes. Thus far, studies quantifying the relationship between satellite retrievals of FRP and subsequent </w:t>
      </w:r>
      <w:r w:rsidRPr="00860874">
        <w:rPr>
          <w:rFonts w:ascii="Times New Roman" w:eastAsia="Times New Roman" w:hAnsi="Times New Roman" w:cs="Times New Roman"/>
        </w:rPr>
        <w:lastRenderedPageBreak/>
        <w:t>burn severity are lacking, though field based measurements suggest there should be a strong relationship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p>
    <w:p w14:paraId="33B2E496" w14:textId="77777777" w:rsidR="00D824E3" w:rsidRPr="00860874" w:rsidRDefault="005B6665" w:rsidP="00D824E3">
      <w:pPr>
        <w:spacing w:before="120" w:after="120"/>
        <w:rPr>
          <w:rFonts w:ascii="Times New Roman" w:eastAsia="Times New Roman" w:hAnsi="Times New Roman" w:cs="Times New Roman"/>
          <w:b/>
          <w:sz w:val="30"/>
          <w:szCs w:val="30"/>
        </w:rPr>
      </w:pPr>
      <w:r w:rsidRPr="005B6665">
        <w:rPr>
          <w:rFonts w:ascii="Times New Roman" w:hAnsi="Times New Roman" w:cs="Times New Roman"/>
          <w:noProof/>
          <w14:ligatures w14:val="standardContextual"/>
        </w:rPr>
        <w:pict w14:anchorId="4616DE2D">
          <v:rect id="_x0000_i1025" alt="" style="width:468pt;height:.05pt;mso-width-percent:0;mso-height-percent:0;mso-width-percent:0;mso-height-percent:0" o:hralign="center" o:hrstd="t" o:hr="t" fillcolor="#a0a0a0" stroked="f"/>
        </w:pict>
      </w:r>
    </w:p>
    <w:p w14:paraId="70F8216F"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Middle infrared spectral channels are sensitive to actively burning fires and highly correlated with the rate of biomass consumption per unit tim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1Gx6YUWc","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5P4QmGFP","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00860874">
        <w:rPr>
          <w:rFonts w:ascii="Cambria Math" w:hAnsi="Cambria Math" w:cs="Cambria Math"/>
        </w:rPr>
        <w:instrText>∼</w:instrText>
      </w:r>
      <w:r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qxSizv0p","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Yv0cSTLe","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1dansgoM","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JH30HNQk","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Despite this growing body of work, satellite-derived FRP has thus far been understudied as it relates to forest composition, fire weather, and landscape factors, especially in the Southern Rockies.</w:t>
      </w:r>
    </w:p>
    <w:p w14:paraId="7A27A272"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Satellite RS has been extensively applied to study fire regimes, active fire behavior and post-fire impac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pWvaxhD1","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5D8FEAAB"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forest composi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In response, varied adaptive management strategies for reducing wildfire hazard and improving forest resilience are urgently needed </w:t>
      </w:r>
      <w:hyperlink r:id="rId4">
        <w:r w:rsidRPr="00860874">
          <w:rPr>
            <w:rFonts w:ascii="Times New Roman" w:eastAsia="Times New Roman" w:hAnsi="Times New Roman" w:cs="Times New Roman"/>
            <w:color w:val="CC2936"/>
          </w:rPr>
          <w:t>(Hessburg et al., 2021)</w:t>
        </w:r>
      </w:hyperlink>
      <w:r w:rsidRPr="00860874">
        <w:rPr>
          <w:rFonts w:ascii="Times New Roman" w:eastAsia="Times New Roman" w:hAnsi="Times New Roman" w:cs="Times New Roman"/>
        </w:rPr>
        <w:t xml:space="preserve">. The direct modification of forest composition and structure is a viable management tool often leveraged to reduce wildfire risk to communities and ecosystems </w:t>
      </w:r>
      <w:hyperlink r:id="rId5">
        <w:r w:rsidRPr="00860874">
          <w:rPr>
            <w:rFonts w:ascii="Times New Roman" w:eastAsia="Times New Roman" w:hAnsi="Times New Roman" w:cs="Times New Roman"/>
            <w:color w:val="CC2936"/>
          </w:rPr>
          <w:t>(Prichard et al., 2021; Ziegler et al., 2017)</w:t>
        </w:r>
      </w:hyperlink>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intensity and severity potential </w:t>
      </w:r>
      <w:hyperlink r:id="rId6">
        <w:r w:rsidRPr="00860874">
          <w:rPr>
            <w:rFonts w:ascii="Times New Roman" w:eastAsia="Times New Roman" w:hAnsi="Times New Roman" w:cs="Times New Roman"/>
            <w:color w:val="CC2936"/>
          </w:rPr>
          <w:t>(Agee &amp; Skinner, 2005; Stephens et al., 2009)</w:t>
        </w:r>
      </w:hyperlink>
      <w:r w:rsidRPr="00860874">
        <w:rPr>
          <w:rFonts w:ascii="Times New Roman" w:eastAsia="Times New Roman" w:hAnsi="Times New Roman" w:cs="Times New Roman"/>
        </w:rPr>
        <w:t xml:space="preserve">. However, the reduction of fuels may in some cases be </w:t>
      </w:r>
    </w:p>
    <w:p w14:paraId="752A9AAE"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Composition and structure (e.g., size, biomass, canopy cover, etc.) together influenc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UUt998J","properties":{"formattedCitation":"(Hagmann et al., 2021; Keeley, 2009; Meigs &amp; Krawchuk, 2018)","plainCitation":"(Hagmann et al., 2021; Keeley, 2009; Meigs &amp; Krawchuk, 2018)","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Hagmann et al., 2021; Keeley, 2009;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 turn, influence suppression difficulty, during and post-fire impacts to the built environment (e.g., structure loss, water quality, and air quality)during and post-fire community impacts, and ecosystem functioning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pe8jAKo","properties":{"formattedCitation":"(Keeley, 2009; Plucinski, 2019)","plainCitation":"(Keeley, 2009; Plucinski, 201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65,"uris":["http://zotero.org/users/5904228/items/MMC3DM9C"],"itemData":{"id":6365,"type":"article-journal","abstract":"Purpose of Review The effectiveness of wildfire suppression is difficult to define as it can be assessed against different objectives and at a range of scales. The influence of multiple variables make it a challenge to research. This two-part series presents a synthesis of the current understanding of the effectiveness of wildfire suppression determined from studies of observational data and incident records. Effectiveness is considered on four scales: flames, firelines, whole incidents, and landscapes. This first part provides an overview of wildfire suppression followed by a synthesis of research undertaken at flame and fireline scales. Recent Findings Wildfire suppression research has been undertaken at flame and fireline scales for different reasons. Laboratory experiments have been the main means for investigating suppression at the flame scale. These have been used to compare wildfire suppression chemicals and identify those that are most effective. Field observations of sections of fire perimeter have been used to investigate resource productivity and the effects that suppression efforts have on fire behavior to evaluate specific resource types and tactics. Summary There are many ways that wildfire suppression effectiveness can be defined and measured. These depend on the scale and purpose that they are considered. Wildfire suppression effectiveness research conducted at flame and fireline scales has provided a means for comparing and evaluating wildfire suppression chemicals and firefighting resources. These scales provide an opportunity for many variables to be closely examined. Laboratory experiments, typically conducted in combustion wind tunnels, allow some variables to be investigated in isolation and provide a means for repeated testing at the flame scale. Field observations and measurements made at the fireline scale can provide a realistic setting representative of the wildfire conditions where their findings will be applied.","container-title":"Current Forestry Reports","DOI":"10.1007/s40725-019-00084-5","ISSN":"2198-6436","issue":"1","journalAbbreviation":"Curr Forestry Rep","language":"en","license":"2019 Springer Nature Switzerland AG","note":"Company: Springer\nDistributor: Springer\nInstitution: Springer\nLabel: Springer\nnumber: 1\npublisher: Springer International Publishing","page":"1-19","source":"link-springer-com.colorado.idm.oclc.org","title":"Fighting Flames and Forging Firelines: Wildfire Suppression Effectiveness at the Fire Edge","title-short":"Fighting Flames and Forging Firelines","volume":"5","author":[{"family":"Plucinski","given":"Matt P."}],"issued":{"date-parts":[["2019",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eeley, 2009; Plucinski,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us, the direct modification of forest composition and structure is a viable management tool often leveraged to reduce wildfire risk to communities and ecosystem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atqhYZsL","properties":{"formattedCitation":"(Prichard et al., 2021; Ziegler et al., 2017)","plainCitation":"(Prichard et al., 2021; Ziegler et al., 2017)","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id":6338,"uris":["http://zotero.org/users/5904228/items/6D4P3Z7W"],"itemData":{"id":6338,"type":"article-journal","abstract":"Restoration treatments in dry forests of the western US often attempt silvicultural practices to restore the historical characteristics of forest structure and fire behavior. However, it is suggested that a reliance on non-spatial metrics of forest stand structure, along with the use of wildland fire behavior models that lack the ability to handle complex structures, may lead to uncharacteristically homogeneous rather than heterogeneous forest structures following restoration. In our study, we used spatially explicit forest inventory data and a physics based fire behavior model to investigate the effects of restoration driven, variable retention harvests on structural complexity, both of horizontal and vertical dimensions, and potential fire behavior. Structural complexity was assessed at stand and patch scales using a combination of point pattern analyses, a patch detection algorithm, and nearest-neighbor and tree patch indices of height variation. The potential fire behavior before and after treatment was simulated across a range of open wind speeds using a 3-D physics based fire behavior model, the Wildland-urban interface Fire Dynamics Simulator (WFDS). Our results show that treatments resulted in an aggregated spatial pattern of trees consisting of a matrix of individual trees, clumps and openings similar to descriptions of historical dry forests. Treatments had inconsistent effects on vertical complexity across sites likely due to differences in treatment of ladder fuels; lack of reference conditions hinder evaluation of this structural aspect. Simulation modeling using WFDS suggest that treatments moderated fire rate of spread, fireline intensity and canopy consumption across all wind speeds tested and shifted potential fire behavior towards historical ranges. Our findings suggest that current restoration-based variable retention harvests can simultaneously fulfill objectives of altering structural complexity and of reducing fire behavior, though we recommend further research on desired ranges of vertical complexity to inform treatment design.","container-title":"Forest Ecology and Management","DOI":"10.1016/j.foreco.2016.12.002","ISSN":"0378-1127","journalAbbreviation":"Forest Ecology and Management","page":"1-12","source":"ScienceDirect","title":"Spatially explicit measurements of forest structure and fire behavior following restoration treatments in dry forests","volume":"386","author":[{"family":"Ziegler","given":"Justin Paul"},{"family":"Hoffman","given":"Chad"},{"family":"Battaglia","given":"Mike"},{"family":"Mell","given":"William"}],"issued":{"date-parts":[["2017",2,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Prichard et al., 2021; Ziegler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behavior potential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R2akCYSu","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fire activity and impacts continue to rise in the western U.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9DCa4v2o","properties":{"formattedCitation":"(Abatzoglou et al., 2021; Schoennagel et al., 2017)","plainCitation":"(Abatzoglou et al., 2021; Schoennagel et al., 2017)","noteIndex":0},"citationItems":[{"id":1889,"uris":["http://zotero.org/users/5904228/items/N234MMRN"],"itemData":{"id":1889,"type":"article-journal","abstract":"Widespread fire activity taxes suppression resources and can compound wildfire hazards. We examine the geographic synchronicity of fire danger across western United States forests as a proxy for the strain on fire suppression resource availability. Interannual variability in the number of days with synchronous fire danger, defined as fire weather indices exceeding the local 90th percentile across ≥40% of forested land, was strongly correlated (r = 0.85) with the number of days with high strain on national fire management resources. A 25-day increase in the annual number of days with synchronous fire danger was observed during 1979–2020. Climate projections show a doubling of such days by 2051–2080. Such changes will escalate the likelihood of years with extended periods of synchronous fire danger that have historically strained suppression efforts and contributed to additional burned area, therein requiring additional management strategies for coping with anticipated surges in fire suppression demands.","container-title":"Geophysical Research Letters","DOI":"10.1029/2020GL091377","ISSN":"1944-8007","issue":"2","language":"en","note":"_eprint: https://agupubs.onlinelibrary.wiley.com/doi/pdf/10.1029/2020GL091377","page":"e2020GL091377","source":"Wiley Online Library","title":"Increasing Synchronous Fire Danger in Forests of the Western United States","volume":"48","author":[{"family":"Abatzoglou","given":"John T."},{"family":"Juang","given":"Caroline S."},{"family":"Williams","given":"A. Park"},{"family":"Kolden","given":"Crystal A."},{"family":"Westerling","given":"Anthony LeRoy"}],"issued":{"date-parts":[["2021"]]}}},{"id":377,"uris":["http://zotero.org/users/5904228/items/7CER64P5"],"itemData":{"id":377,"type":"article-journal","abstract":"Wildfires across western North America have increased in number and size over the past three decades, and this trend will continue in response to further warming. As a consequence, the wildland-urban interface is projected to experience substantially higher risk of climate-driven fires in the coming decades. Although many plants, animals, and ecosystem services benefit from fire, it is unknown how ecosystems will respond to increased burning and warming. Policy and management have focused primarily on specified resilience approaches aimed at resistance to wildfire and restoration of areas burned by wildfire through fire suppression and fuels management. These strategies are inadequate to address a new era of western wildfires. In contrast, policies that promote adaptive resilience to wildfire, by which people and ecosystems adjust and reorganize in response to changing fire regimes to reduce future vulnerability, are needed. Key aspects of an adaptive resilience approach are (i) recognizing that fuels reduction cannot alter regional wildfire trends; (ii) targeting fuels reduction to increase adaptation by some ecosystems and residential communities to more frequent fire; (iii) actively managing more wild and prescribed fires with a range of severities; and (iv) incentivizing and planning residential development to withstand inevitable wildfire. These strategies represent a shift in policy and management from restoring ecosystems based on historical baselines to adapting to changing fire regimes and from unsustainable defense of the wildlandurban interface to developing fire-adapted communities. We propose an approach that accepts wildfire as an inevitable catalyst of change and that promotes adaptive responses by ecosystems and residential communities to more warming and wildfire.","container-title":"Proceedings of the National Academy of Sciences of the United States of America","DOI":"10.1073/pnas.1617464114","ISSN":"0027-8424","issue":"18","journalAbbreviation":"Proc. Natl. Acad. Sci. U. S. A.","language":"English","note":"number: 18\nWOS:000400358000028","page":"4582-4590","source":"Web of Science","title":"Adapt to more wildfire in western North American forests as climate changes","volume":"114","author":[{"family":"Schoennagel","given":"Tania"},{"family":"Balch","given":"Jennifer K."},{"family":"Brenkert-Smith","given":"Hannah"},{"family":"Dennison","given":"Philip E."},{"family":"Harvey","given":"Brian J."},{"family":"Krawchuk","given":"Meg A."},{"family":"Mietkiewicz","given":"Nathan"},{"family":"Morgan","given":"Penelope"},{"family":"Moritz","given":"Max A."},{"family":"Rasker","given":"Ray"},{"family":"Turner","given":"Monica G."},{"family":"Whitlock","given":"Cathy"}],"issued":{"date-parts":[["2017",5,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batzoglou et al., 2021; Schoennagel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varied adaptive management strategies for reducing hazard and improving forest resilience to wildfire are urgently needed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8Xhanh89","properties":{"formattedCitation":"(Hessburg et al., 2021)","plainCitation":"(Hessburg et al., 2021)","noteIndex":0},"citationItems":[{"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7E7CE903" w14:textId="77777777" w:rsidR="00D824E3" w:rsidRPr="00860874" w:rsidRDefault="00D824E3" w:rsidP="00D824E3">
      <w:pPr>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increased the wildfire hazard (</w:t>
      </w:r>
      <w:r w:rsidRPr="00860874">
        <w:rPr>
          <w:rFonts w:ascii="Times New Roman" w:eastAsia="Times New Roman" w:hAnsi="Times New Roman" w:cs="Times New Roman"/>
          <w:i/>
        </w:rPr>
        <w:t>ref</w:t>
      </w:r>
      <w:r w:rsidRPr="00860874">
        <w:rPr>
          <w:rFonts w:ascii="Times New Roman" w:eastAsia="Times New Roman" w:hAnsi="Times New Roman" w:cs="Times New Roman"/>
        </w:rPr>
        <w:t>),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forest composition and </w:t>
      </w:r>
      <w:r w:rsidRPr="00860874">
        <w:rPr>
          <w:rFonts w:ascii="Times New Roman" w:eastAsia="Times New Roman" w:hAnsi="Times New Roman" w:cs="Times New Roman"/>
        </w:rPr>
        <w:lastRenderedPageBreak/>
        <w:t>structur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p>
    <w:p w14:paraId="19041632" w14:textId="77777777" w:rsidR="00D824E3" w:rsidRPr="00860874" w:rsidRDefault="00D824E3" w:rsidP="00D824E3">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662682E6" wp14:editId="434659C5">
            <wp:extent cx="4214069" cy="1445440"/>
            <wp:effectExtent l="0" t="0" r="0" b="0"/>
            <wp:docPr id="3" name="image3.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3.png" descr="A close-up of a graph&#10;&#10;AI-generated content may be incorrect."/>
                    <pic:cNvPicPr preferRelativeResize="0"/>
                  </pic:nvPicPr>
                  <pic:blipFill>
                    <a:blip r:embed="rId7"/>
                    <a:srcRect/>
                    <a:stretch>
                      <a:fillRect/>
                    </a:stretch>
                  </pic:blipFill>
                  <pic:spPr>
                    <a:xfrm>
                      <a:off x="0" y="0"/>
                      <a:ext cx="4214069" cy="1445440"/>
                    </a:xfrm>
                    <a:prstGeom prst="rect">
                      <a:avLst/>
                    </a:prstGeom>
                    <a:ln/>
                  </pic:spPr>
                </pic:pic>
              </a:graphicData>
            </a:graphic>
          </wp:inline>
        </w:drawing>
      </w:r>
    </w:p>
    <w:p w14:paraId="4CD44A9D" w14:textId="77777777" w:rsidR="00D824E3" w:rsidRPr="00860874" w:rsidRDefault="00D824E3" w:rsidP="00D824E3">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S3. </w:t>
      </w:r>
      <w:r w:rsidRPr="00860874">
        <w:rPr>
          <w:rFonts w:ascii="Times New Roman" w:eastAsia="Times New Roman" w:hAnsi="Times New Roman" w:cs="Times New Roman"/>
          <w:sz w:val="20"/>
          <w:szCs w:val="20"/>
        </w:rPr>
        <w:t>(A)</w:t>
      </w:r>
      <w:r w:rsidRPr="00860874">
        <w:rPr>
          <w:rFonts w:ascii="Times New Roman" w:eastAsia="Times New Roman" w:hAnsi="Times New Roman" w:cs="Times New Roman"/>
          <w:b/>
          <w:sz w:val="20"/>
          <w:szCs w:val="20"/>
        </w:rPr>
        <w:t xml:space="preserve"> </w:t>
      </w:r>
      <w:r w:rsidRPr="00860874">
        <w:rPr>
          <w:rFonts w:ascii="Times New Roman" w:eastAsia="Times New Roman" w:hAnsi="Times New Roman" w:cs="Times New Roman"/>
          <w:sz w:val="20"/>
          <w:szCs w:val="20"/>
        </w:rPr>
        <w:t>Maximum FRP summarized across varying levels of aspen/conifer co-occurrence. Conifer here groups all other evergreen forest types in one category. (B) Distribution of percent cover overlap between aspen and conifer.</w:t>
      </w:r>
    </w:p>
    <w:p w14:paraId="073F49B2" w14:textId="77777777" w:rsidR="00D824E3" w:rsidRPr="00860874" w:rsidRDefault="00D824E3" w:rsidP="00D824E3">
      <w:pPr>
        <w:rPr>
          <w:rFonts w:ascii="Times New Roman" w:eastAsia="Times New Roman" w:hAnsi="Times New Roman" w:cs="Times New Roman"/>
          <w:sz w:val="20"/>
          <w:szCs w:val="20"/>
        </w:rPr>
      </w:pPr>
    </w:p>
    <w:p w14:paraId="21FAF148" w14:textId="77777777" w:rsidR="00D824E3" w:rsidRPr="00860874" w:rsidRDefault="00D824E3" w:rsidP="00D824E3">
      <w:pPr>
        <w:jc w:val="center"/>
        <w:rPr>
          <w:rFonts w:ascii="Times New Roman" w:eastAsia="Times New Roman" w:hAnsi="Times New Roman" w:cs="Times New Roman"/>
          <w:b/>
          <w:sz w:val="30"/>
          <w:szCs w:val="30"/>
        </w:rPr>
      </w:pPr>
      <w:r w:rsidRPr="00860874">
        <w:rPr>
          <w:rFonts w:ascii="Times New Roman" w:eastAsia="Times New Roman" w:hAnsi="Times New Roman" w:cs="Times New Roman"/>
          <w:b/>
          <w:noProof/>
          <w:sz w:val="30"/>
          <w:szCs w:val="30"/>
        </w:rPr>
        <w:drawing>
          <wp:inline distT="114300" distB="114300" distL="114300" distR="114300" wp14:anchorId="2650FC46" wp14:editId="2C917D15">
            <wp:extent cx="4050983" cy="4543534"/>
            <wp:effectExtent l="0" t="0" r="0" b="0"/>
            <wp:docPr id="1" name="image4.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4.png" descr="A screenshot of a graph&#10;&#10;AI-generated content may be incorrect."/>
                    <pic:cNvPicPr preferRelativeResize="0"/>
                  </pic:nvPicPr>
                  <pic:blipFill>
                    <a:blip r:embed="rId8"/>
                    <a:srcRect/>
                    <a:stretch>
                      <a:fillRect/>
                    </a:stretch>
                  </pic:blipFill>
                  <pic:spPr>
                    <a:xfrm>
                      <a:off x="0" y="0"/>
                      <a:ext cx="4050983" cy="4543534"/>
                    </a:xfrm>
                    <a:prstGeom prst="rect">
                      <a:avLst/>
                    </a:prstGeom>
                    <a:ln/>
                  </pic:spPr>
                </pic:pic>
              </a:graphicData>
            </a:graphic>
          </wp:inline>
        </w:drawing>
      </w:r>
    </w:p>
    <w:p w14:paraId="330712CD"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Effects of species co-occurrence on maximum FRP. Column (A) two-way interactions between aspen and co-occurring conifer percent cover where the aspen + co-occurring cover is &gt;50%. Column (B) distribution of aspen and co-occurring species percent cover, again where at least 50% of forested area is made up of those two types.</w:t>
      </w:r>
    </w:p>
    <w:p w14:paraId="31690C6E" w14:textId="77777777" w:rsidR="00D824E3" w:rsidRPr="00860874" w:rsidRDefault="00D824E3" w:rsidP="00D824E3">
      <w:pPr>
        <w:widowControl w:val="0"/>
        <w:pBdr>
          <w:top w:val="nil"/>
          <w:left w:val="nil"/>
          <w:bottom w:val="nil"/>
          <w:right w:val="nil"/>
          <w:between w:val="nil"/>
        </w:pBdr>
        <w:rPr>
          <w:rFonts w:ascii="Times New Roman" w:eastAsia="Times New Roman" w:hAnsi="Times New Roman" w:cs="Times New Roman"/>
          <w:b/>
          <w:sz w:val="30"/>
          <w:szCs w:val="30"/>
        </w:rPr>
      </w:pPr>
    </w:p>
    <w:p w14:paraId="50A23222" w14:textId="77777777" w:rsidR="001B6A1C" w:rsidRPr="00860874" w:rsidRDefault="001B6A1C" w:rsidP="001B6A1C">
      <w:pPr>
        <w:pStyle w:val="Heading3"/>
      </w:pPr>
      <w:r w:rsidRPr="00860874">
        <w:lastRenderedPageBreak/>
        <w:t xml:space="preserve">2.5.1. </w:t>
      </w:r>
      <w:r>
        <w:t>Majority</w:t>
      </w:r>
      <w:r w:rsidRPr="00860874">
        <w:t xml:space="preserve"> forest cover</w:t>
      </w:r>
    </w:p>
    <w:p w14:paraId="796A3510"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dominant forest type in each gridcell based on the proportion of TreeMap pixels. </w:t>
      </w:r>
    </w:p>
    <w:p w14:paraId="7A82AA88"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The algorithmic forest type cod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assigns a single forest type to each TreeMap pixel based on the imputed FIA plot information. The FORTYPCD closely aligns with LANDFIRE existing vegetation type (EVT), providing an assignment of the most likely forest type for that pixel. Based on common co-occurring species in the Southern Rockies, we collapsed som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into groups. For example, Engelmann spruce and subalpine fir were grouped into </w:t>
      </w:r>
      <w:r w:rsidRPr="00860874">
        <w:rPr>
          <w:rFonts w:ascii="Times New Roman" w:eastAsia="Times New Roman" w:hAnsi="Times New Roman" w:cs="Times New Roman"/>
          <w:i/>
        </w:rPr>
        <w:t>Spruce-fir</w:t>
      </w:r>
      <w:r w:rsidRPr="00860874">
        <w:rPr>
          <w:rFonts w:ascii="Times New Roman" w:eastAsia="Times New Roman" w:hAnsi="Times New Roman" w:cs="Times New Roman"/>
        </w:rPr>
        <w:t xml:space="preserve"> and pinon and juniper types into </w:t>
      </w:r>
      <w:r w:rsidRPr="00860874">
        <w:rPr>
          <w:rFonts w:ascii="Times New Roman" w:eastAsia="Times New Roman" w:hAnsi="Times New Roman" w:cs="Times New Roman"/>
          <w:i/>
        </w:rPr>
        <w:t xml:space="preserve">Pinon-juniper </w:t>
      </w:r>
      <w:r w:rsidRPr="00860874">
        <w:rPr>
          <w:rFonts w:ascii="Times New Roman" w:eastAsia="Times New Roman" w:hAnsi="Times New Roman" w:cs="Times New Roman"/>
        </w:rPr>
        <w:t>(</w:t>
      </w:r>
      <w:r w:rsidRPr="00860874">
        <w:rPr>
          <w:rFonts w:ascii="Times New Roman" w:eastAsia="Times New Roman" w:hAnsi="Times New Roman" w:cs="Times New Roman"/>
          <w:b/>
        </w:rPr>
        <w:t>Table SX</w:t>
      </w:r>
      <w:r w:rsidRPr="00860874">
        <w:rPr>
          <w:rFonts w:ascii="Times New Roman" w:eastAsia="Times New Roman" w:hAnsi="Times New Roman" w:cs="Times New Roman"/>
        </w:rPr>
        <w:t>). For each gridcell, we calculated the percent cover of all forest types measured as the proportion of pixels in each type.</w:t>
      </w:r>
    </w:p>
    <w:p w14:paraId="01D5300D"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percent cover for all forest types within each gridcell and identified forest types making up 97% of the total forested area by calculating the proportion of forest types in each grid cell. </w:t>
      </w:r>
    </w:p>
    <w:p w14:paraId="6AA113F3" w14:textId="77777777" w:rsidR="001B6A1C" w:rsidRPr="00860874" w:rsidRDefault="001B6A1C" w:rsidP="001B6A1C">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The predominant forest types included ponderosa (28%), lodgepole (26%), spruce-fir (16%), quaking aspen (11%), mixed-conifer (10%), pinon-juniper (8%), and oak-woodland (6%)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 For each grid, the percent cover of each of these species groups was calculated from pixel counts within grids, and the majority type was identified as predominant. The distribution of grid cells with dominant species varies relative to the landscape proportion, where, for example, grids dominated by mixed conifer, oak-woodland and pinon-juniper are rare and lodgepole or ponderosa are more common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w:t>
      </w:r>
    </w:p>
    <w:p w14:paraId="40873815" w14:textId="77777777" w:rsidR="001B6A1C" w:rsidRPr="00860874" w:rsidRDefault="001B6A1C" w:rsidP="001B6A1C">
      <w:pPr>
        <w:pStyle w:val="Heading3"/>
      </w:pPr>
      <w:bookmarkStart w:id="0" w:name="_wvcz8zk9o3yu" w:colFirst="0" w:colLast="0"/>
      <w:bookmarkEnd w:id="0"/>
      <w:r w:rsidRPr="00860874">
        <w:t>2.5.2. Species-specific structural metrics</w:t>
      </w:r>
    </w:p>
    <w:p w14:paraId="1E7F5034" w14:textId="77777777" w:rsidR="001B6A1C" w:rsidRPr="00860874" w:rsidRDefault="001B6A1C" w:rsidP="001B6A1C">
      <w:pPr>
        <w:spacing w:before="120" w:after="120"/>
        <w:rPr>
          <w:rFonts w:ascii="Times New Roman" w:eastAsia="Times New Roman" w:hAnsi="Times New Roman" w:cs="Times New Roman"/>
          <w:u w:val="single"/>
        </w:rPr>
      </w:pPr>
      <w:r w:rsidRPr="00860874">
        <w:rPr>
          <w:rFonts w:ascii="Times New Roman" w:eastAsia="Times New Roman" w:hAnsi="Times New Roman" w:cs="Times New Roman"/>
        </w:rPr>
        <w:t xml:space="preserve">Species-specific structural metrics were derived for all species present in a gridcell based on the TreeMap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which provides rich information about the size, species, and status (live/dead) of all measured trees based on the imputed FIA plot data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Qbjijit0","properties":{"formattedCitation":"(Gray et al., 2012; Riley et al., 2021, 2022)","plainCitation":"(Gray et al., 2012; Riley et al., 2021,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Gray et al., 2012; 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summaries thus include potential understory composition and mixed-forest pixels, which are important for understanding fire behavior and other ecological process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ff1DPDl","properties":{"formattedCitation":"(Krebs et al., 2019)","plainCitation":"(Krebs et al., 2019)","noteIndex":0},"citationItems":[{"id":6161,"uris":["http://zotero.org/users/5904228/items/FPGPK6S6"],"itemData":{"id":6161,"type":"article-journal","abstract":"Understory vegetation structure and its relationship with forest canopies and site conditions are important determinants of carbon stocks, wildlife habitat, and fuel loading for wildland fire assessments. Comprehensive studies are needed to assess these relationships through the use of consistently collected field-based data. One approach to achieve this is to make use of preexisting forest inventory data to estimate understory vegetation height and cover from site and overstory attributes. In this study, overstory, understory, and abiotic data describing site conditions were obtained from over 6700 Forest Inventory and Analysis (FIA) fixed radius plots collected between 2000 and 2012 to assess how understory vegetation cover and height vary with overstory attributes and site characteristics. The focus was restricted to four common forest types including lodgepole pine (Pinus contorta var. latifolia), Douglas-fir (Pseudotsuga menziesii), ponderosa pine (Pinus ponderosa), and grand fir (Abies grandis) found on approximately 43 million hectares in the western United States. Random Forest regression classification trees were developed for cover and height of shrub and herb understories as a function of field-measured predictor variables. Separate analyses were undertaken for the Pacific Northwest (PNW) and the Interior West (IW) Forest Inventory and Analysis (FIA) regions. Models developed from the IW data generally performed better and the OOB (out-of-bag) percent variance explained varied from 8.08% for forb height to 39.24% for shrub height. For the PNW data, percent variance explained ranged from 13.82% for forb height to 27.4% for shrub height. Percent variance explained values were higher in all corresponding models for the IW than PNW, except for forb and grass height. Differences in model performance were smallest in the case of forb cover (27.17% vs. 26.15%) and greatest in the case of percent shrub cover (30.92% vs. 15.53%) for IW and PNW models, respectively. Cover models within each dataset performed better, on average, than their associated height models. The most influential variables for predicting understory cover and height were ones representing overstory conditions and conform to ecological expectation corroborated by many studies examining the influence of forest overstories on understory vegetation dynamics. Several variables, including aspect, slope, and stand disturbance and treatment, were not important and contrary to expectation. Predicting understory vegetation attributes to aid assessments of carbon, fuel, and wildlife habitat may be more generalizable across forests of the western U.S. using standardized national inventory data in conjunction with improved measurements.","container-title":"Forest Ecology and Management","DOI":"10.1016/j.foreco.2019.06.024","ISSN":"0378-1127","journalAbbreviation":"Forest Ecology and Management","page":"509-527","source":"ScienceDirect","title":"Predicting understory vegetation structure in selected western forests of the United States using FIA inventory data","volume":"448","author":[{"family":"Krebs","given":"Michael A."},{"family":"Reeves","given":"Matthew C."},{"family":"Baggett","given":"L. Scott"}],"issued":{"date-parts":[["2019",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reb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stead of th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we counted the frequency of FIA plot identifiers (</w:t>
      </w:r>
      <w:r w:rsidRPr="00860874">
        <w:rPr>
          <w:rFonts w:ascii="Times New Roman" w:eastAsia="Times New Roman" w:hAnsi="Times New Roman" w:cs="Times New Roman"/>
          <w:i/>
        </w:rPr>
        <w:t>TMID</w:t>
      </w:r>
      <w:r w:rsidRPr="00860874">
        <w:rPr>
          <w:rFonts w:ascii="Times New Roman" w:eastAsia="Times New Roman" w:hAnsi="Times New Roman" w:cs="Times New Roman"/>
        </w:rPr>
        <w:t xml:space="preserve">) from TreeMap pixels then linked these to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to retrieve the individual tree information. We limit forest species to those which align with our predominant forest types described in </w:t>
      </w:r>
      <w:r w:rsidRPr="00860874">
        <w:rPr>
          <w:rFonts w:ascii="Times New Roman" w:eastAsia="Times New Roman" w:hAnsi="Times New Roman" w:cs="Times New Roman"/>
          <w:i/>
        </w:rPr>
        <w:t>Section 2.5.1</w:t>
      </w:r>
      <w:r w:rsidRPr="00860874">
        <w:rPr>
          <w:rFonts w:ascii="Times New Roman" w:eastAsia="Times New Roman" w:hAnsi="Times New Roman" w:cs="Times New Roman"/>
        </w:rPr>
        <w:t xml:space="preserve"> and which would be commonly observed in Southern Rockies forests. We calculated the live and dead TPP and BA summed across individual species for each FIA plot and multiplied by the number of pixels assigned that plot identifier in the grid. The TPP was estimated by multiplying the </w:t>
      </w:r>
      <w:r w:rsidRPr="00860874">
        <w:rPr>
          <w:rFonts w:ascii="Times New Roman" w:eastAsia="Times New Roman" w:hAnsi="Times New Roman" w:cs="Times New Roman"/>
          <w:i/>
        </w:rPr>
        <w:t>TPA_UNADJ</w:t>
      </w:r>
      <w:r w:rsidRPr="00860874">
        <w:rPr>
          <w:rFonts w:ascii="Times New Roman" w:eastAsia="Times New Roman" w:hAnsi="Times New Roman" w:cs="Times New Roman"/>
        </w:rPr>
        <w:t xml:space="preserve"> attribute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for each species by a conversion factor for acres/pixel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syWkadO6","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BA was calculated by using the diameter (in) of individual trees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multiplied by the number of trees it represents per pixel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TPP), per the FIA sampling desig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8bJRih0R","properties":{"formattedCitation":"(Gray et al., 2012; Riley et al., 2022)","plainCitation":"(Gray et al., 2012; Riley et al.,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Gray et al., 2012; 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Using BA and TPP, we also calculated the quadratic mean diameter (QMD) for each plot and species. The QMD represents a measure of average tree diameter that is commonly used in forestry practices and is useful for characterizing the size structure of tre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1qYzBDe","properties":{"formattedCitation":"(Curtis &amp; Marshall, 2000)","plainCitation":"(Curtis &amp; Marshall, 2000)","noteIndex":0},"citationItems":[{"id":6367,"uris":["http://zotero.org/users/5904228/items/YIS3Y9G7"],"itemData":{"id":6367,"type":"article-journal","abstract":"Quadratic mean diameter is the measure of average tree diameter conventionally used in forestry, rather than arithmetic mean diameter. The historical and practical reasons for this convention are reviewed. West. J. Appl. For. 15(3):137-139.","container-title":"Western Journal of Applied Forestry","DOI":"10.1093/wjaf/15.3.137","ISSN":"0885-6095","issue":"3","journalAbbreviation":"Western Journal of Applied Forestry","page":"137-139","source":"Silverchair","title":"Technical Note: Why Quadratic Mean Diameter?","title-short":"Technical Note","volume":"15","author":[{"family":"Curtis","given":"Robert O."},{"family":"Marshall","given":"David D."}],"issued":{"date-parts":[["2000",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Curtis &amp; Marshall, 2000)</w:t>
      </w:r>
      <w:r w:rsidRPr="00860874">
        <w:rPr>
          <w:rFonts w:ascii="Times New Roman" w:hAnsi="Times New Roman" w:cs="Times New Roman"/>
        </w:rPr>
        <w:fldChar w:fldCharType="end"/>
      </w:r>
      <w:r w:rsidRPr="00860874">
        <w:rPr>
          <w:rFonts w:ascii="Times New Roman" w:eastAsia="Times New Roman" w:hAnsi="Times New Roman" w:cs="Times New Roman"/>
        </w:rPr>
        <w:t>. High values of QMD represent forests which are dominated by a few large individuals whereas small values represent forests dominated by a larger number of small trees. These metrics were then aggregated to the grid level to determine the contributing proportion of each species to the total dominance (BA) and abundance (TPP) of forest types within each grid (</w:t>
      </w:r>
      <w:r w:rsidRPr="00860874">
        <w:rPr>
          <w:rFonts w:ascii="Times New Roman" w:eastAsia="Times New Roman" w:hAnsi="Times New Roman" w:cs="Times New Roman"/>
          <w:b/>
        </w:rPr>
        <w:t>Figure S1b</w:t>
      </w:r>
      <w:r w:rsidRPr="00860874">
        <w:rPr>
          <w:rFonts w:ascii="Times New Roman" w:eastAsia="Times New Roman" w:hAnsi="Times New Roman" w:cs="Times New Roman"/>
        </w:rPr>
        <w:t xml:space="preserve">). Finally, each grid was assigned a diversity score using the Shannon diversity index based on abundance (H-TPP) to assess the structural richness and evenness of forest ty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0UdsyzV2","properties":{"formattedCitation":"(Neumann &amp; Starlinger, 2001)","plainCitation":"(Neumann &amp; Starlinger, 2001)","noteIndex":0},"citationItems":[{"id":6368,"uris":["http://zotero.org/users/5904228/items/CJDM7AVM"],"itemData":{"id":6368,"type":"article-journal","abstract":"Data from the so-called Level II Plots which were established within the frame of the Pan-European Programme for Intensive and Continuos Monitoring of Forest Ecosystems were used to quantify stand structure and species diversity by means of different indices. The calculations presented are based on species composition, spatial pattern as well as diameter and height distribution. The data assessed are suitable to calculate different measures of structural diversity, if a mapping of the stands is carried out. A comparison of the different indices by means of correlation analysis shows that there exist only few and weak correlations between species diversity of different vegetation layers, and between plant species diversity and diversity of stand structure, while among all the indices of stand structure a correlation exists. More complex indices of stand diversity perform quite well in characterising the specific situation. Mountain forests are compared with forests from lower elevations. They show a tendency towards irregular stand structures. No correlation between the naturalness of tree species composition and the calculated diversity indices can be found within the sample.","collection-title":"Structure of Mountain Forests-Assessment, Impacts, Managements, Modelling","container-title":"Forest Ecology and Management","DOI":"10.1016/S0378-1127(00)00577-6","ISSN":"0378-1127","issue":"1","journalAbbreviation":"Forest Ecology and Management","page":"91-106","source":"ScienceDirect","title":"The significance of different indices for stand structure and diversity in forests","volume":"145","author":[{"family":"Neumann","given":"Markus"},{"family":"Starlinger","given":"Franz"}],"issued":{"date-parts":[["2001",5,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Neumann &amp; Starlinger,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alculated the H-TPP by summing the product of each species' TPP </w:t>
      </w:r>
      <w:r w:rsidRPr="00860874">
        <w:rPr>
          <w:rFonts w:ascii="Times New Roman" w:eastAsia="Times New Roman" w:hAnsi="Times New Roman" w:cs="Times New Roman"/>
        </w:rPr>
        <w:lastRenderedPageBreak/>
        <w:t>proportion within the grid and the natural logarithm of that proportion, giving a higher value when there is a greater variety of species.</w:t>
      </w:r>
    </w:p>
    <w:p w14:paraId="0A1D3F67"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We tested the influence of composition and structure metrics on FRP and CBI while accounting for fire weather, topography, grid-level mean canopy percent. Grid-level composition was measured using forest type diversity (H-TPP) and proportional</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rPr>
        <w:t xml:space="preserve">live BA (hereafter </w:t>
      </w:r>
      <w:r w:rsidRPr="00860874">
        <w:rPr>
          <w:rFonts w:ascii="Times New Roman" w:eastAsia="Times New Roman" w:hAnsi="Times New Roman" w:cs="Times New Roman"/>
          <w:i/>
        </w:rPr>
        <w:t>dominance</w:t>
      </w:r>
      <w:r w:rsidRPr="00860874">
        <w:rPr>
          <w:rFonts w:ascii="Times New Roman" w:eastAsia="Times New Roman" w:hAnsi="Times New Roman" w:cs="Times New Roman"/>
        </w:rPr>
        <w:t xml:space="preserve">) for all forest types co-occurring in a grid. Structural metrics included the type-specific QMD and tree height. Each forest type represented in the grid was interacted with composition and structure metrics derived from the Tree Table based on FIA plot-level information (see </w:t>
      </w:r>
      <w:r w:rsidRPr="00860874">
        <w:rPr>
          <w:rFonts w:ascii="Times New Roman" w:eastAsia="Times New Roman" w:hAnsi="Times New Roman" w:cs="Times New Roman"/>
          <w:i/>
        </w:rPr>
        <w:t>Section 2.5.2</w:t>
      </w:r>
      <w:r w:rsidRPr="00860874">
        <w:rPr>
          <w:rFonts w:ascii="Times New Roman" w:eastAsia="Times New Roman" w:hAnsi="Times New Roman" w:cs="Times New Roman"/>
        </w:rPr>
        <w:t>). Again, separate models were fit for FRP and CBI with fixed and random effects and VIIRS aggregation information (for FRP). The same SPDE mesh was applied to account for the spatial dependence in effects. The credible intervals of the posterior distributions are tighter for the CBI model than for FRP, and the conditional predictive ordinates (CPO) indicated better predictive power for CBI models (</w:t>
      </w:r>
      <w:r w:rsidRPr="00860874">
        <w:rPr>
          <w:rFonts w:ascii="Times New Roman" w:eastAsia="Times New Roman" w:hAnsi="Times New Roman" w:cs="Times New Roman"/>
          <w:b/>
        </w:rPr>
        <w:t>Table S3</w:t>
      </w:r>
      <w:r w:rsidRPr="00860874">
        <w:rPr>
          <w:rFonts w:ascii="Times New Roman" w:eastAsia="Times New Roman" w:hAnsi="Times New Roman" w:cs="Times New Roman"/>
        </w:rPr>
        <w:t>). Again, the spatial effects operated at a much smaller range for FRP (~1.4 km) compared to CBI (~7.8 km) and with higher residual variance, indicating that CBI is better captured by the fixed, random and spatial effects models. The results from each composition and structure metric are described in greater detail below.</w:t>
      </w:r>
    </w:p>
    <w:p w14:paraId="1F16006D" w14:textId="77777777" w:rsidR="00445A07" w:rsidRPr="00860874" w:rsidRDefault="00445A07" w:rsidP="00445A07">
      <w:pPr>
        <w:pStyle w:val="Heading3"/>
      </w:pPr>
      <w:bookmarkStart w:id="1" w:name="_njgajb2fasla" w:colFirst="0" w:colLast="0"/>
      <w:bookmarkEnd w:id="1"/>
      <w:r w:rsidRPr="00860874">
        <w:t>3.2.1. Forest type dominance</w:t>
      </w:r>
    </w:p>
    <w:p w14:paraId="2A1B1D4E"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The dominance of forest type influenced FRP and CBI with varying levels of certain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Quaking aspen pinon-juniper showed the strongest negative effect on both FRP (</w:t>
      </w:r>
      <w:r w:rsidRPr="00860874">
        <w:rPr>
          <w:rFonts w:ascii="Times New Roman" w:eastAsia="Times New Roman" w:hAnsi="Times New Roman" w:cs="Times New Roman"/>
          <w:b/>
        </w:rPr>
        <w:t>Figure 4a</w:t>
      </w:r>
      <w:r w:rsidRPr="00860874">
        <w:rPr>
          <w:rFonts w:ascii="Times New Roman" w:eastAsia="Times New Roman" w:hAnsi="Times New Roman" w:cs="Times New Roman"/>
        </w:rPr>
        <w:t>) and CBI (</w:t>
      </w:r>
      <w:r w:rsidRPr="00860874">
        <w:rPr>
          <w:rFonts w:ascii="Times New Roman" w:eastAsia="Times New Roman" w:hAnsi="Times New Roman" w:cs="Times New Roman"/>
          <w:b/>
        </w:rPr>
        <w:t>Figure 4b</w:t>
      </w:r>
      <w:r w:rsidRPr="00860874">
        <w:rPr>
          <w:rFonts w:ascii="Times New Roman" w:eastAsia="Times New Roman" w:hAnsi="Times New Roman" w:cs="Times New Roman"/>
        </w:rPr>
        <w:t xml:space="preserve">). As aspen dominance increases, both FRP and CBI were significantly lower than most other forest types. A similar pattern in dominance emerged for spruce-fir, although with a smaller relative effect. For both ponderosa and lodgepole, dominance slightly increased FRP while the effects on CBI were uncertain (credible intervals passing zero). Mixed-conifer dominance had a strong positive effect on burn severity although its effect on FRP was also uncertain. </w:t>
      </w:r>
    </w:p>
    <w:p w14:paraId="6D400CA7" w14:textId="77777777" w:rsidR="00445A07" w:rsidRPr="00860874" w:rsidRDefault="00445A07" w:rsidP="00445A07">
      <w:pPr>
        <w:pStyle w:val="Heading3"/>
      </w:pPr>
      <w:bookmarkStart w:id="2" w:name="_qi4lzm16th89" w:colFirst="0" w:colLast="0"/>
      <w:bookmarkEnd w:id="2"/>
      <w:r w:rsidRPr="00860874">
        <w:t>3.2.2. Forest type QMD and tree height</w:t>
      </w:r>
    </w:p>
    <w:p w14:paraId="4D326245"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Quaking aspen-specific QMD had a strong positive effect on FRP and CBI, suggesting aspen forests which are dominated by few but large individuals may exhibit greater intensity and severity (</w:t>
      </w:r>
      <w:r w:rsidRPr="00860874">
        <w:rPr>
          <w:rFonts w:ascii="Times New Roman" w:eastAsia="Times New Roman" w:hAnsi="Times New Roman" w:cs="Times New Roman"/>
          <w:b/>
        </w:rPr>
        <w:t>Figure 4a,  4b</w:t>
      </w:r>
      <w:r w:rsidRPr="00860874">
        <w:rPr>
          <w:rFonts w:ascii="Times New Roman" w:eastAsia="Times New Roman" w:hAnsi="Times New Roman" w:cs="Times New Roman"/>
        </w:rPr>
        <w:t xml:space="preserve">). Except for ponderosa, where QMD had a significant </w:t>
      </w:r>
      <w:r w:rsidRPr="00860874">
        <w:rPr>
          <w:rFonts w:ascii="Times New Roman" w:eastAsia="Times New Roman" w:hAnsi="Times New Roman" w:cs="Times New Roman"/>
          <w:i/>
        </w:rPr>
        <w:t>negative</w:t>
      </w:r>
      <w:r w:rsidRPr="00860874">
        <w:rPr>
          <w:rFonts w:ascii="Times New Roman" w:eastAsia="Times New Roman" w:hAnsi="Times New Roman" w:cs="Times New Roman"/>
        </w:rPr>
        <w:t xml:space="preserve"> effect, all other forest types were uncertain with credible intervals overlapping zero. Ponderosa-specific QMD demonstrated an opposite effect relative to aspen, where forests dominated by few large individuals tended to exhibit lower FRP and CBI. The influence of tree height on FRP was less certain (wider credible intervals) but significant effects emerged for quaking aspen, pinon-juniper, and ponderosa. For quaking aspen, increasing tree height tends to decrease FRP where the opposite is true for pinon-juniper and more so for ponderosa. Tree height has a more profound effect on CBI, particularly for both quaking aspen and ponderosa, which again demonstrate opposite relationships. </w:t>
      </w:r>
    </w:p>
    <w:p w14:paraId="20F0D7CC" w14:textId="77777777" w:rsidR="00445A07" w:rsidRPr="00860874" w:rsidRDefault="00445A07" w:rsidP="00445A07">
      <w:pPr>
        <w:pStyle w:val="Heading3"/>
      </w:pPr>
      <w:bookmarkStart w:id="3" w:name="_mg99dg113vvc" w:colFirst="0" w:colLast="0"/>
      <w:bookmarkEnd w:id="3"/>
      <w:r w:rsidRPr="00860874">
        <w:t>3.2.3. Forest type diversity</w:t>
      </w:r>
    </w:p>
    <w:p w14:paraId="529361B5" w14:textId="77777777" w:rsidR="00445A07"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For all forest types, H-TPP increased both FRP and CBI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This effect was less strong and uncertain for lodgepole and pinon-juniper forests but profound for FRP in spruce-fir and for CBI in mixed-conifer and quaking aspen grids, indicating that as the diversity of forest types increased, both FRP and burn severity tended to increase. The credible intervals for H-TPP were tighter for FRP models than for other variables, indicating more confidence in model estimates.</w:t>
      </w:r>
    </w:p>
    <w:p w14:paraId="22206AEA" w14:textId="77777777" w:rsidR="009D4247" w:rsidRPr="00860874" w:rsidRDefault="009D4247" w:rsidP="009D4247">
      <w:pPr>
        <w:spacing w:before="120" w:after="120"/>
        <w:rPr>
          <w:rFonts w:ascii="Times New Roman" w:eastAsia="Times New Roman" w:hAnsi="Times New Roman" w:cs="Times New Roman"/>
        </w:rPr>
      </w:pPr>
      <w:r w:rsidRPr="00860874">
        <w:rPr>
          <w:rFonts w:ascii="Times New Roman" w:eastAsia="Times New Roman" w:hAnsi="Times New Roman" w:cs="Times New Roman"/>
        </w:rPr>
        <w:lastRenderedPageBreak/>
        <w:t>In this forest type, increasing aspen dominance, measured as the proportional live BA, significantly reduced both FRP and CBI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Importantly, the VPD-mediating effect of aspen dominance is minimal in lodgepole forests compared to other forest types, suggesting that greater proportions of aspen moderate intensity and severity </w:t>
      </w:r>
      <w:r w:rsidRPr="00860874">
        <w:rPr>
          <w:rFonts w:ascii="Times New Roman" w:eastAsia="Times New Roman" w:hAnsi="Times New Roman" w:cs="Times New Roman"/>
          <w:i/>
        </w:rPr>
        <w:t>even under more extreme conditions</w:t>
      </w:r>
      <w:r w:rsidRPr="00860874">
        <w:rPr>
          <w:rFonts w:ascii="Times New Roman" w:eastAsia="Times New Roman" w:hAnsi="Times New Roman" w:cs="Times New Roman"/>
        </w:rPr>
        <w:t xml:space="preserve">. In the case of aspen-predominant grids, greater live BA also had a significant reducing effect on FRP and CBI, although this effect is </w:t>
      </w:r>
      <w:r w:rsidRPr="00860874">
        <w:rPr>
          <w:rFonts w:ascii="Times New Roman" w:eastAsia="Times New Roman" w:hAnsi="Times New Roman" w:cs="Times New Roman"/>
          <w:i/>
        </w:rPr>
        <w:t>significantly</w:t>
      </w:r>
      <w:r w:rsidRPr="00860874">
        <w:rPr>
          <w:rFonts w:ascii="Times New Roman" w:eastAsia="Times New Roman" w:hAnsi="Times New Roman" w:cs="Times New Roman"/>
        </w:rPr>
        <w:t xml:space="preserve"> VPD-mediated. This suggests that aspen forests </w:t>
      </w:r>
      <w:r w:rsidRPr="00860874">
        <w:rPr>
          <w:rFonts w:ascii="Times New Roman" w:eastAsia="Times New Roman" w:hAnsi="Times New Roman" w:cs="Times New Roman"/>
          <w:i/>
        </w:rPr>
        <w:t xml:space="preserve">can </w:t>
      </w:r>
      <w:r w:rsidRPr="00860874">
        <w:rPr>
          <w:rFonts w:ascii="Times New Roman" w:eastAsia="Times New Roman" w:hAnsi="Times New Roman" w:cs="Times New Roman"/>
        </w:rPr>
        <w:t xml:space="preserve">moderate fire intensity and severity except, perhaps, under more extreme fire weather conditions. This finding aligns with simulated potential aspen fire behavior under different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4aRJHrr","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Moreover, the specific structure of aspen forests may play a role in the moderating effects on both FRP and CBI. For example, aspen forests which are dominated by few large individuals (high QMD) tend to exhibit higher intensity and severi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This structure is representative of older, decadent aspen forests which may have limited understory regeneration and are often typified by having a conifer compon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9WtPje4P","properties":{"formattedCitation":"(Rogers et al., 2014)","plainCitation":"(Rogers et al., 2014)","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gers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dditionally, in grids where aspen was predominant, increasing diversity (H-TPP) tended to increase fire behavior, suggesting that understory conifer components or mixed conifer-aspen forest types may be more susceptible to higher fire intensity and severity which is supported in the literatur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x5eyN4eg","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spruce-fir and ponderosa forests, the influence of aspen dominance on FRP was uncertain, although significant relationships emerged for CBI. Interestingly, the VPD-mediation suggests that aspen dominance has a greater influence on reducing burn severity under more extreme weather conditions. While aspen co-occurrence and dominance influenced other forest types, it is clear that its codominance with lodgepole has a more significant relative effect on fire behavior. From a management perspective, this is significant as it suggests targeted aspen management and expansion in lodgepole-dominated areas may provide a more influential buffering effect to extreme fire, at least in the Southern Rockies. In some of these forests, future aspen dominance is already expected following compound disturbance interac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D36kR43Z","properties":{"formattedCitation":"(Andrus et al., 2021)","plainCitation":"(Andrus et al., 2021)","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ndrus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lthough the future of aspen habitat suitability should also be considered (Hart et al.,</w:t>
      </w:r>
      <w:r w:rsidRPr="00860874">
        <w:rPr>
          <w:rFonts w:ascii="Times New Roman" w:eastAsia="Times New Roman" w:hAnsi="Times New Roman" w:cs="Times New Roman"/>
          <w:i/>
        </w:rPr>
        <w:t xml:space="preserve"> In Review</w:t>
      </w:r>
      <w:r w:rsidRPr="00860874">
        <w:rPr>
          <w:rFonts w:ascii="Times New Roman" w:eastAsia="Times New Roman" w:hAnsi="Times New Roman" w:cs="Times New Roman"/>
        </w:rPr>
        <w:t>). Integrating more fine-scale field measurements of aspen forest structure may help elucidate this relationship further, and the methods presented herein offer one approach for assessing the effect of fine-scale structure on fire intensity and severity using satellite data.</w:t>
      </w:r>
    </w:p>
    <w:p w14:paraId="5EE1D8D8" w14:textId="77777777" w:rsidR="00AB4EBE" w:rsidRDefault="00AB4EBE"/>
    <w:sectPr w:rsidR="00AB4EBE" w:rsidSect="00D824E3">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mirrorMargins/>
  <w:defaultTabStop w:val="720"/>
  <w:evenAndOddHeaders/>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4E3"/>
    <w:rsid w:val="001B6A1C"/>
    <w:rsid w:val="00276190"/>
    <w:rsid w:val="002F2051"/>
    <w:rsid w:val="003674BA"/>
    <w:rsid w:val="003C0916"/>
    <w:rsid w:val="00400AC4"/>
    <w:rsid w:val="00420A95"/>
    <w:rsid w:val="00445A07"/>
    <w:rsid w:val="00461307"/>
    <w:rsid w:val="005A31C1"/>
    <w:rsid w:val="005B6665"/>
    <w:rsid w:val="009B1131"/>
    <w:rsid w:val="009D4247"/>
    <w:rsid w:val="00A641A2"/>
    <w:rsid w:val="00AB4EBE"/>
    <w:rsid w:val="00B418C8"/>
    <w:rsid w:val="00B55DC0"/>
    <w:rsid w:val="00CD22AA"/>
    <w:rsid w:val="00D2189C"/>
    <w:rsid w:val="00D803B3"/>
    <w:rsid w:val="00D824E3"/>
    <w:rsid w:val="00F37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B5862"/>
  <w15:chartTrackingRefBased/>
  <w15:docId w15:val="{24000B0E-3EDD-8C43-AEB0-5D75C9D3E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4E3"/>
    <w:pPr>
      <w:spacing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B418C8"/>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aliases w:val="Main Subsection Header"/>
    <w:basedOn w:val="Normal"/>
    <w:next w:val="Normal"/>
    <w:link w:val="Heading2Char"/>
    <w:uiPriority w:val="9"/>
    <w:unhideWhenUsed/>
    <w:qFormat/>
    <w:rsid w:val="00B418C8"/>
    <w:pPr>
      <w:keepNext/>
      <w:keepLines/>
      <w:spacing w:before="120" w:after="120" w:line="240" w:lineRule="auto"/>
      <w:outlineLvl w:val="1"/>
    </w:pPr>
    <w:rPr>
      <w:rFonts w:ascii="Century Schoolbook" w:eastAsiaTheme="majorEastAsia" w:hAnsi="Century Schoolbook" w:cstheme="majorBidi"/>
      <w:b/>
      <w:color w:val="000000" w:themeColor="text1"/>
      <w:kern w:val="2"/>
      <w:sz w:val="24"/>
      <w:szCs w:val="32"/>
      <w:lang w:val="en-US"/>
      <w14:ligatures w14:val="standardContextual"/>
    </w:rPr>
  </w:style>
  <w:style w:type="paragraph" w:styleId="Heading3">
    <w:name w:val="heading 3"/>
    <w:basedOn w:val="Normal"/>
    <w:next w:val="Normal"/>
    <w:link w:val="Heading3Char"/>
    <w:uiPriority w:val="9"/>
    <w:semiHidden/>
    <w:unhideWhenUsed/>
    <w:qFormat/>
    <w:rsid w:val="00D824E3"/>
    <w:pPr>
      <w:keepNext/>
      <w:keepLines/>
      <w:spacing w:before="160" w:after="80" w:line="240"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D824E3"/>
    <w:pPr>
      <w:keepNext/>
      <w:keepLines/>
      <w:spacing w:before="80" w:after="40" w:line="240" w:lineRule="auto"/>
      <w:outlineLvl w:val="3"/>
    </w:pPr>
    <w:rPr>
      <w:rFonts w:asciiTheme="minorHAnsi" w:eastAsiaTheme="majorEastAsia" w:hAnsiTheme="minorHAnsi"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D824E3"/>
    <w:pPr>
      <w:keepNext/>
      <w:keepLines/>
      <w:spacing w:before="80" w:after="40" w:line="240" w:lineRule="auto"/>
      <w:outlineLvl w:val="4"/>
    </w:pPr>
    <w:rPr>
      <w:rFonts w:asciiTheme="minorHAnsi" w:eastAsiaTheme="majorEastAsia" w:hAnsiTheme="minorHAnsi"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D824E3"/>
    <w:pPr>
      <w:keepNext/>
      <w:keepLines/>
      <w:spacing w:before="40" w:line="240"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D824E3"/>
    <w:pPr>
      <w:keepNext/>
      <w:keepLines/>
      <w:spacing w:before="40" w:line="240"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D824E3"/>
    <w:pPr>
      <w:keepNext/>
      <w:keepLines/>
      <w:spacing w:line="240"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D824E3"/>
    <w:pPr>
      <w:keepNext/>
      <w:keepLines/>
      <w:spacing w:line="240"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SectionHeader">
    <w:name w:val="Main Section Header"/>
    <w:basedOn w:val="Heading1"/>
    <w:qFormat/>
    <w:rsid w:val="00B418C8"/>
    <w:pPr>
      <w:jc w:val="center"/>
    </w:pPr>
    <w:rPr>
      <w:rFonts w:ascii="Century Schoolbook" w:hAnsi="Century Schoolbook"/>
      <w:sz w:val="24"/>
    </w:rPr>
  </w:style>
  <w:style w:type="character" w:customStyle="1" w:styleId="Heading1Char">
    <w:name w:val="Heading 1 Char"/>
    <w:basedOn w:val="DefaultParagraphFont"/>
    <w:link w:val="Heading1"/>
    <w:uiPriority w:val="9"/>
    <w:rsid w:val="00B418C8"/>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Main Subsection Header Char"/>
    <w:basedOn w:val="DefaultParagraphFont"/>
    <w:link w:val="Heading2"/>
    <w:uiPriority w:val="9"/>
    <w:rsid w:val="00B418C8"/>
    <w:rPr>
      <w:rFonts w:ascii="Century Schoolbook" w:eastAsiaTheme="majorEastAsia" w:hAnsi="Century Schoolbook" w:cstheme="majorBidi"/>
      <w:b/>
      <w:color w:val="000000" w:themeColor="text1"/>
      <w:szCs w:val="32"/>
    </w:rPr>
  </w:style>
  <w:style w:type="character" w:customStyle="1" w:styleId="Heading3Char">
    <w:name w:val="Heading 3 Char"/>
    <w:basedOn w:val="DefaultParagraphFont"/>
    <w:link w:val="Heading3"/>
    <w:uiPriority w:val="9"/>
    <w:semiHidden/>
    <w:rsid w:val="00D824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24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24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24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24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24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24E3"/>
    <w:rPr>
      <w:rFonts w:eastAsiaTheme="majorEastAsia" w:cstheme="majorBidi"/>
      <w:color w:val="272727" w:themeColor="text1" w:themeTint="D8"/>
    </w:rPr>
  </w:style>
  <w:style w:type="paragraph" w:styleId="Title">
    <w:name w:val="Title"/>
    <w:basedOn w:val="Normal"/>
    <w:next w:val="Normal"/>
    <w:link w:val="TitleChar"/>
    <w:uiPriority w:val="10"/>
    <w:qFormat/>
    <w:rsid w:val="00D824E3"/>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D824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24E3"/>
    <w:pPr>
      <w:numPr>
        <w:ilvl w:val="1"/>
      </w:numPr>
      <w:spacing w:after="160" w:line="240"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D824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24E3"/>
    <w:pPr>
      <w:spacing w:before="160" w:after="160" w:line="240" w:lineRule="auto"/>
      <w:jc w:val="center"/>
    </w:pPr>
    <w:rPr>
      <w:rFonts w:asciiTheme="minorHAnsi" w:eastAsiaTheme="minorHAnsi" w:hAnsiTheme="minorHAnsi" w:cstheme="minorBidi"/>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D824E3"/>
    <w:rPr>
      <w:i/>
      <w:iCs/>
      <w:color w:val="404040" w:themeColor="text1" w:themeTint="BF"/>
    </w:rPr>
  </w:style>
  <w:style w:type="paragraph" w:styleId="ListParagraph">
    <w:name w:val="List Paragraph"/>
    <w:basedOn w:val="Normal"/>
    <w:uiPriority w:val="34"/>
    <w:qFormat/>
    <w:rsid w:val="00D824E3"/>
    <w:pPr>
      <w:spacing w:line="240" w:lineRule="auto"/>
      <w:ind w:left="720"/>
      <w:contextualSpacing/>
    </w:pPr>
    <w:rPr>
      <w:rFonts w:asciiTheme="minorHAnsi" w:eastAsiaTheme="minorHAnsi" w:hAnsiTheme="minorHAnsi" w:cstheme="minorBidi"/>
      <w:kern w:val="2"/>
      <w:sz w:val="24"/>
      <w:szCs w:val="24"/>
      <w:lang w:val="en-US"/>
      <w14:ligatures w14:val="standardContextual"/>
    </w:rPr>
  </w:style>
  <w:style w:type="character" w:styleId="IntenseEmphasis">
    <w:name w:val="Intense Emphasis"/>
    <w:basedOn w:val="DefaultParagraphFont"/>
    <w:uiPriority w:val="21"/>
    <w:qFormat/>
    <w:rsid w:val="00D824E3"/>
    <w:rPr>
      <w:i/>
      <w:iCs/>
      <w:color w:val="0F4761" w:themeColor="accent1" w:themeShade="BF"/>
    </w:rPr>
  </w:style>
  <w:style w:type="paragraph" w:styleId="IntenseQuote">
    <w:name w:val="Intense Quote"/>
    <w:basedOn w:val="Normal"/>
    <w:next w:val="Normal"/>
    <w:link w:val="IntenseQuoteChar"/>
    <w:uiPriority w:val="30"/>
    <w:qFormat/>
    <w:rsid w:val="00D824E3"/>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HAnsi" w:eastAsiaTheme="minorHAnsi" w:hAnsiTheme="minorHAnsi" w:cstheme="minorBidi"/>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D824E3"/>
    <w:rPr>
      <w:i/>
      <w:iCs/>
      <w:color w:val="0F4761" w:themeColor="accent1" w:themeShade="BF"/>
    </w:rPr>
  </w:style>
  <w:style w:type="character" w:styleId="IntenseReference">
    <w:name w:val="Intense Reference"/>
    <w:basedOn w:val="DefaultParagraphFont"/>
    <w:uiPriority w:val="32"/>
    <w:qFormat/>
    <w:rsid w:val="00D824E3"/>
    <w:rPr>
      <w:b/>
      <w:bCs/>
      <w:smallCaps/>
      <w:color w:val="0F4761" w:themeColor="accent1" w:themeShade="BF"/>
      <w:spacing w:val="5"/>
    </w:rPr>
  </w:style>
  <w:style w:type="character" w:styleId="LineNumber">
    <w:name w:val="line number"/>
    <w:basedOn w:val="DefaultParagraphFont"/>
    <w:uiPriority w:val="99"/>
    <w:semiHidden/>
    <w:unhideWhenUsed/>
    <w:rsid w:val="00D82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zotero.org/google-docs/?broken=6XHu6r" TargetMode="External"/><Relationship Id="rId5" Type="http://schemas.openxmlformats.org/officeDocument/2006/relationships/hyperlink" Target="https://www.zotero.org/google-docs/?broken=qYM0r1" TargetMode="External"/><Relationship Id="rId10" Type="http://schemas.openxmlformats.org/officeDocument/2006/relationships/theme" Target="theme/theme1.xml"/><Relationship Id="rId4" Type="http://schemas.openxmlformats.org/officeDocument/2006/relationships/hyperlink" Target="https://www.zotero.org/google-docs/?broken=lGNp8A"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5372</Words>
  <Characters>201626</Characters>
  <Application>Microsoft Office Word</Application>
  <DocSecurity>0</DocSecurity>
  <Lines>1680</Lines>
  <Paragraphs>473</Paragraphs>
  <ScaleCrop>false</ScaleCrop>
  <Company/>
  <LinksUpToDate>false</LinksUpToDate>
  <CharactersWithSpaces>23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Cook</dc:creator>
  <cp:keywords/>
  <dc:description/>
  <cp:lastModifiedBy>Maxwell Cook</cp:lastModifiedBy>
  <cp:revision>4</cp:revision>
  <dcterms:created xsi:type="dcterms:W3CDTF">2025-03-15T15:59:00Z</dcterms:created>
  <dcterms:modified xsi:type="dcterms:W3CDTF">2025-03-18T16:47:00Z</dcterms:modified>
</cp:coreProperties>
</file>